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01E739C3" w:rsidR="00455E0F" w:rsidRDefault="00B87B53" w:rsidP="00455E0F">
      <w:r>
        <w:t>Brandon Chasco</w:t>
      </w:r>
      <w:r>
        <w:rPr>
          <w:vertAlign w:val="superscript"/>
        </w:rPr>
        <w:t>1</w:t>
      </w:r>
      <w:r>
        <w:t xml:space="preserve">, </w:t>
      </w:r>
      <w:r w:rsidR="009523C3">
        <w:t>Brian Burke</w:t>
      </w:r>
      <w:r>
        <w:rPr>
          <w:vertAlign w:val="superscript"/>
        </w:rPr>
        <w:t>2</w:t>
      </w:r>
      <w:r w:rsidR="009523C3">
        <w:t>, Lisa Crozier</w:t>
      </w:r>
      <w:r w:rsidRPr="00B41ADD">
        <w:rPr>
          <w:vertAlign w:val="superscript"/>
        </w:rPr>
        <w:t>2</w:t>
      </w:r>
      <w:r w:rsidR="009523C3">
        <w:t>, Rich Zabel</w:t>
      </w:r>
      <w:r w:rsidRPr="00B41ADD">
        <w:rPr>
          <w:vertAlign w:val="superscript"/>
        </w:rPr>
        <w:t>2</w:t>
      </w:r>
    </w:p>
    <w:p w14:paraId="5F597B70" w14:textId="6D1EF08C" w:rsidR="009523C3" w:rsidRDefault="009523C3" w:rsidP="009523C3">
      <w:pPr>
        <w:tabs>
          <w:tab w:val="left" w:pos="0"/>
        </w:tabs>
      </w:pPr>
      <w:bookmarkStart w:id="0" w:name="_heading=h.qkiy1w573uhw"/>
      <w:bookmarkEnd w:id="0"/>
      <w:r>
        <w:rPr>
          <w:vertAlign w:val="superscript"/>
        </w:rPr>
        <w:t>1</w:t>
      </w:r>
      <w:r>
        <w:t xml:space="preserve"> Fish Ecology Division, National Marine Fisheries Service, NOAA, </w:t>
      </w:r>
      <w:r w:rsidR="00B87B53">
        <w:t>Newport, OR 97365</w:t>
      </w:r>
    </w:p>
    <w:p w14:paraId="08C8A91E" w14:textId="56FF1029" w:rsidR="009523C3" w:rsidRDefault="009523C3" w:rsidP="009523C3">
      <w:pPr>
        <w:tabs>
          <w:tab w:val="left" w:pos="0"/>
        </w:tabs>
      </w:pPr>
      <w:r>
        <w:rPr>
          <w:vertAlign w:val="superscript"/>
        </w:rPr>
        <w:t>2</w:t>
      </w:r>
      <w:r>
        <w:t xml:space="preserve"> Fish Ecology Division, National Marine Fisheries Service, NOAA, </w:t>
      </w:r>
      <w:r w:rsidR="00B87B53">
        <w:t>Seattle, WA 98125</w:t>
      </w:r>
    </w:p>
    <w:p w14:paraId="36B79CFD" w14:textId="77777777" w:rsidR="00455E0F" w:rsidRDefault="00455E0F" w:rsidP="00455E0F"/>
    <w:p w14:paraId="3D0E5C32" w14:textId="3F6B6C4E" w:rsidR="00455E0F" w:rsidRDefault="009523C3" w:rsidP="009523C3">
      <w:r>
        <w:t>Short title: Integrated marine and freshwater effects on salmon survival</w:t>
      </w:r>
      <w:r w:rsidR="00455E0F">
        <w:br w:type="page"/>
      </w:r>
      <w:bookmarkStart w:id="1" w:name="_heading=h.2kvmtfb50d06"/>
      <w:bookmarkEnd w:id="1"/>
    </w:p>
    <w:p w14:paraId="6AF3AC2C" w14:textId="60D5596E" w:rsidR="00455E0F" w:rsidRDefault="00455E0F" w:rsidP="00455E0F">
      <w:bookmarkStart w:id="2" w:name="_heading=h.k7n2wi34fm32"/>
      <w:bookmarkEnd w:id="2"/>
      <w:commentRangeStart w:id="3"/>
      <w:r w:rsidRPr="00056EDB">
        <w:rPr>
          <w:b/>
        </w:rPr>
        <w:lastRenderedPageBreak/>
        <w:t>Abstract</w:t>
      </w:r>
      <w:commentRangeEnd w:id="3"/>
      <w:r w:rsidR="0030612E">
        <w:rPr>
          <w:rStyle w:val="CommentReference"/>
        </w:rPr>
        <w:commentReference w:id="3"/>
      </w:r>
    </w:p>
    <w:p w14:paraId="2121152A" w14:textId="68A9BBA6" w:rsidR="00455E0F" w:rsidRDefault="00455E0F" w:rsidP="0002028E">
      <w:pPr>
        <w:ind w:firstLine="720"/>
      </w:pPr>
      <w:r>
        <w:t xml:space="preserve">Large-scale atmospheric conditions in the Northeast Pacific Ocean affect both the freshwater environment in the Columbia River Basin and marine conditions along the coasts of Oregon, Washington, and British Columbia, resulting in correlated conditions in </w:t>
      </w:r>
      <w:r w:rsidR="00AF2CBB">
        <w:t>the two</w:t>
      </w:r>
      <w:r>
        <w:t xml:space="preserve">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w:t>
      </w:r>
      <w:r w:rsidR="006A1A32">
        <w:t>arrival timing</w:t>
      </w:r>
      <w:r>
        <w:t xml:space="preserve"> from freshwater to the ocean</w:t>
      </w:r>
      <w:r w:rsidR="00C70B3F">
        <w:t>,</w:t>
      </w:r>
      <w:r>
        <w:t xml:space="preserve"> and found that both habitats contribute to marine survival rates.  We show how the carryover effect of freshwater conditions on marine survival varies by year and </w:t>
      </w:r>
      <w:r w:rsidR="00AF2CBB">
        <w:t>rearing type</w:t>
      </w:r>
      <w:r>
        <w:t xml:space="preserve"> (hatchery or wild), with a larger effect for wild fish. As environmental conditions change, incorporating effects from both freshwater and marine habitats into salmon survival models will become more important, and has the additional benefit of highlighting </w:t>
      </w:r>
      <w:r w:rsidR="00C70B3F">
        <w:t xml:space="preserve">how </w:t>
      </w:r>
      <w:r>
        <w:t>management actions</w:t>
      </w:r>
      <w:r w:rsidR="00C70B3F">
        <w:t xml:space="preserve"> that affect arrival timing may </w:t>
      </w:r>
      <w:r>
        <w:t>improve marine survival.</w:t>
      </w:r>
    </w:p>
    <w:p w14:paraId="68F64AB1" w14:textId="35EA0DE4" w:rsidR="00056EDB" w:rsidRDefault="00056EDB" w:rsidP="00455E0F">
      <w:r w:rsidRPr="00056EDB">
        <w:rPr>
          <w:b/>
        </w:rPr>
        <w:t>Keywords</w:t>
      </w:r>
      <w:r>
        <w:t>: Chinook salmon, hatchery versus wild, marine survival</w:t>
      </w:r>
      <w:r w:rsidR="009E5AA0">
        <w:t>, carryover effects</w:t>
      </w:r>
    </w:p>
    <w:p w14:paraId="47F7DEB5" w14:textId="590E1DFF" w:rsidR="009E3287" w:rsidRDefault="00694438" w:rsidP="00455E0F">
      <w:r>
        <w:t>w</w:t>
      </w:r>
      <w:r w:rsidR="009E3287">
        <w:t>ord count: abstract (21</w:t>
      </w:r>
      <w:r w:rsidR="00A343D1">
        <w:t>4</w:t>
      </w:r>
      <w:r w:rsidR="009E3287">
        <w:t>), main (4515), figures (263), tables (179</w:t>
      </w:r>
      <w:r w:rsidR="00CB6849">
        <w:t>), r</w:t>
      </w:r>
      <w:r w:rsidR="009E3287">
        <w:t>eferences (1</w:t>
      </w:r>
      <w:r w:rsidR="00A343D1">
        <w:t>200</w:t>
      </w:r>
      <w:r w:rsidR="009E3287">
        <w:t>)</w:t>
      </w:r>
    </w:p>
    <w:p w14:paraId="0D35A56E" w14:textId="342363B2" w:rsidR="00455E0F" w:rsidRDefault="00455E0F" w:rsidP="00455E0F">
      <w:bookmarkStart w:id="4" w:name="_heading=h.n1i68yv6u18t"/>
      <w:bookmarkEnd w:id="4"/>
      <w:r w:rsidRPr="00586F2B">
        <w:rPr>
          <w:b/>
        </w:rPr>
        <w:t>Introduction</w:t>
      </w:r>
    </w:p>
    <w:p w14:paraId="5E183723" w14:textId="5290AC71" w:rsidR="00455E0F" w:rsidRDefault="00455E0F" w:rsidP="00455E0F">
      <w:pPr>
        <w:ind w:firstLine="720"/>
      </w:pPr>
      <w:commentRangeStart w:id="5"/>
      <w:r>
        <w:t xml:space="preserve">Snake River spring/summer Chinook salmon are an iconic species of the Pacific Northwest. Populations once supported large commercial and recreational fisheries, as well as </w:t>
      </w:r>
      <w:r>
        <w:lastRenderedPageBreak/>
        <w:t xml:space="preserve">subsistence </w:t>
      </w:r>
      <w:r w:rsidR="00C70B3F">
        <w:t xml:space="preserve">for </w:t>
      </w:r>
      <w:r>
        <w:t xml:space="preserve">indigenous communities. However, overfishing, the effects of hydropower on flows and fish passage, alterations to freshwater habitat, and </w:t>
      </w:r>
      <w:r w:rsidR="001925FC">
        <w:t>impacts from production of</w:t>
      </w:r>
      <w:r>
        <w:t xml:space="preserve"> hatchery fish have all led to steep declines in population sizes since the 1970s. In response to continued declines, wild spring/summer Chinook salmon in the Snake River evolutionary significant unit (ESU) w</w:t>
      </w:r>
      <w:r w:rsidR="0002028E">
        <w:t>ere listed as endangered in 1992</w:t>
      </w:r>
      <w:r>
        <w:t xml:space="preserve"> </w:t>
      </w:r>
      <w:r>
        <w:fldChar w:fldCharType="begin"/>
      </w:r>
      <w:r w:rsidR="005F3577">
        <w:instrText xml:space="preserve"> ADDIN ZOTERO_ITEM CSL_CITATION {"citationID":"Lx4V2Y0O","properties":{"formattedCitation":"(Federal Register 64(56):14307-14328 2005)","plainCitation":"(Federal Register 64(56):14307-14328 2005)","noteIndex":0},"citationItems":[{"id":219,"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Federal Register 64(56):14307-14328 2005)</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commentRangeEnd w:id="5"/>
      <w:r w:rsidR="00E10846">
        <w:rPr>
          <w:rStyle w:val="CommentReference"/>
        </w:rPr>
        <w:commentReference w:id="5"/>
      </w:r>
      <w:r w:rsidR="00DE62DF">
        <w:fldChar w:fldCharType="begin"/>
      </w:r>
      <w:r w:rsidR="00DE62DF">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857,"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Scheuerell and Williams 2005; Kilduff et al. 2014; C. B. Woodson and Litvin 2015; Wells et al. 2016)</w:t>
      </w:r>
      <w:r w:rsidR="00DE62DF">
        <w:fldChar w:fldCharType="end"/>
      </w:r>
      <w:r>
        <w:t xml:space="preserve">. </w:t>
      </w:r>
    </w:p>
    <w:p w14:paraId="6208332C" w14:textId="0E0DEEF9" w:rsidR="00455E0F" w:rsidRDefault="00455E0F" w:rsidP="00455E0F">
      <w:pPr>
        <w:ind w:firstLine="720"/>
      </w:pPr>
      <w:r>
        <w:t xml:space="preserve">Chinook salmon are a semelparous fish with a complex life history, and their survival is the integration of both freshwater and marine processes over very large spatial scales </w:t>
      </w:r>
      <w:r>
        <w:fldChar w:fldCharType="begin"/>
      </w:r>
      <w:r>
        <w:instrText xml:space="preserve"> ADDIN ZOTERO_ITEM CSL_CITATION {"citationID":"58CIE1xS","properties":{"formattedCitation":"(Quinn 2018)","plainCitation":"(Quinn 2018)","noteIndex":0},"citationItems":[{"id":2094,"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r>
        <w:instrText xml:space="preserve"> ADDIN ZOTERO_ITEM CSL_CITATION {"citationID":"GqZxcgqm","properties":{"formattedCitation":"(Welch et al. 2008; Haeseker et al. 2012)","plainCitation":"(Welch et al. 2008; Haeseker et al. 2012)","noteIndex":0},"citationItems":[{"id":2106,"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2096,"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instrText xml:space="preserve"> ADDIN ZOTERO_ITEM CSL_CITATION {"citationID":"FITWdE3L","properties":{"formattedCitation":"(Beamish et al. 1992; Duffy and Beauchamp 2011; Chasco et al. 2017)","plainCitation":"(Beamish et al. 1992; Duffy and Beauchamp 2011; Chasco et al. 2017)","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Beamish et al. 1992; Duffy and Beauchamp 2011; Chasco et al. 2017)</w:t>
      </w:r>
      <w:r>
        <w:fldChar w:fldCharType="end"/>
      </w:r>
      <w:r>
        <w:t xml:space="preserve">.  Unfortunately, </w:t>
      </w:r>
      <w:r w:rsidR="00C70B3F">
        <w:t xml:space="preserve">many of the specific </w:t>
      </w:r>
      <w:r>
        <w:t xml:space="preserve">mechanisms of mortality during this period are not well known.  </w:t>
      </w:r>
    </w:p>
    <w:p w14:paraId="6FA009AE" w14:textId="00435D68" w:rsidR="00455E0F" w:rsidRDefault="00455E0F" w:rsidP="00455E0F">
      <w:pPr>
        <w:ind w:firstLine="720"/>
      </w:pPr>
      <w:r>
        <w:lastRenderedPageBreak/>
        <w:t xml:space="preserve">Evaluating drivers of survival for migrating animals is difficult because they often spend time in multiple habitat types.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fldChar w:fldCharType="begin"/>
      </w:r>
      <w:r>
        <w:instrText xml:space="preserve"> ADDIN ZOTERO_ITEM CSL_CITATION {"citationID":"Bkw4EVqf","properties":{"formattedCitation":"(Hodgson et al. 2006; Gosselin et al. 2018)","plainCitation":"(Hodgson et al. 2006; Gosselin et al. 2018)","noteIndex":0},"citationItems":[{"id":2111,"uris":["http://zotero.org/users/3830350/items/9NJ39E92"],"uri":["http://zotero.org/users/3830350/items/9NJ39E92"],"itemData":{"id":2111,"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Hodgson et al. 2006; Gosselin et al. 2018)</w:t>
      </w:r>
      <w:r>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r w:rsidR="00223EAF">
        <w:t xml:space="preserve"> (</w:t>
      </w:r>
      <w:proofErr w:type="spellStart"/>
      <w:r w:rsidR="00223EAF" w:rsidRPr="0053010A">
        <w:rPr>
          <w:highlight w:val="yellow"/>
        </w:rPr>
        <w:t>Litzow</w:t>
      </w:r>
      <w:proofErr w:type="spellEnd"/>
      <w:r w:rsidR="00223EAF" w:rsidRPr="0053010A">
        <w:rPr>
          <w:highlight w:val="yellow"/>
        </w:rPr>
        <w:t xml:space="preserve"> et al. 2018</w:t>
      </w:r>
      <w:r w:rsidR="00223EAF">
        <w:t>).</w:t>
      </w:r>
    </w:p>
    <w:p w14:paraId="4572C304" w14:textId="54C50207" w:rsidR="00455E0F" w:rsidRDefault="00455E0F" w:rsidP="00060BE5">
      <w:pPr>
        <w:ind w:firstLine="720"/>
      </w:pPr>
      <w:r>
        <w:t xml:space="preserve">Moreover, the potential for carryover effects </w:t>
      </w:r>
      <w:r>
        <w:fldChar w:fldCharType="begin"/>
      </w:r>
      <w:r>
        <w:instrText xml:space="preserve"> ADDIN ZOTERO_ITEM CSL_CITATION {"citationID":"Az011uNq","properties":{"formattedCitation":"(Gosselin et al. 2018)","plainCitation":"(Gosselin et al. 2018)","noteIndex":0},"citationItems":[{"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w:t>
      </w:r>
      <w:r w:rsidR="00C70B3F">
        <w:t xml:space="preserve">Despite evidence showing that </w:t>
      </w:r>
      <w:r>
        <w:t xml:space="preserve">the conditions in the freshwater environment play an important role in determining ocean survival by influencing salmon growth rates, condition, and their spatiotemporal proximity to predator populations </w:t>
      </w:r>
      <w:r>
        <w:fldChar w:fldCharType="begin"/>
      </w:r>
      <w:r>
        <w:instrText xml:space="preserve"> ADDIN ZOTERO_ITEM CSL_CITATION {"citationID":"ynfgA0KZ","properties":{"formattedCitation":"(Beamish et al. 1992; Scheuerell et al. 2009; Duffy and Beauchamp 2011; Chasco et al. 2017; Gosselin et al. 2018)","plainCitation":"(Beamish et al. 1992; Scheuerell et al. 2009; Duffy and Beauchamp 2011; Chasco et al. 2017; Gosselin et al. 2018)","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1865,"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Beamish et al. 1992; Scheuerell et al. 2009; Duffy and Beauchamp 2011; Chasco et al. 2017; Gosselin et al. 2018)</w:t>
      </w:r>
      <w:r>
        <w:fldChar w:fldCharType="end"/>
      </w:r>
      <w:r w:rsidR="00C70B3F">
        <w:t xml:space="preserve">, many </w:t>
      </w:r>
      <w:r w:rsidR="00060BE5">
        <w:t xml:space="preserve">questions about </w:t>
      </w:r>
      <w:r w:rsidR="00C70B3F">
        <w:t xml:space="preserve">carryover effects </w:t>
      </w:r>
      <w:r w:rsidR="00060BE5">
        <w:t>from</w:t>
      </w:r>
      <w:r w:rsidR="00C70B3F">
        <w:t xml:space="preserve"> the freshwater environment </w:t>
      </w:r>
      <w:r w:rsidR="00060BE5">
        <w:t>remain</w:t>
      </w:r>
      <w:r w:rsidR="00C70B3F">
        <w:t>.</w:t>
      </w:r>
      <w:r w:rsidR="00060BE5">
        <w:t xml:space="preserve"> </w:t>
      </w:r>
      <w:r>
        <w:t>In this effort, we provide a general</w:t>
      </w:r>
      <w:r w:rsidR="00060BE5">
        <w:t>ized statistical model</w:t>
      </w:r>
      <w:r>
        <w:t xml:space="preserve"> which scientists and managers can effectively integrate the complex interacting effects of environmental conditions across multiple habitats.  Here, we use </w:t>
      </w:r>
      <w:r w:rsidR="0002028E">
        <w:t xml:space="preserve">a </w:t>
      </w:r>
      <w:r>
        <w:t xml:space="preserve">multivariate random effects model to </w:t>
      </w:r>
      <w:r w:rsidR="00223EAF">
        <w:t xml:space="preserve">decouple the latent effects of arrival timing from other sources of marine mortality to improve our understanding of the factors affecting the survival </w:t>
      </w:r>
      <w:r>
        <w:t xml:space="preserve">of spring/summer Chinook salmon </w:t>
      </w:r>
      <w:r w:rsidR="00223EAF">
        <w:t xml:space="preserve">between </w:t>
      </w:r>
      <w:r>
        <w:t xml:space="preserve">2000 </w:t>
      </w:r>
      <w:r w:rsidR="00223EAF">
        <w:t xml:space="preserve">and </w:t>
      </w:r>
      <w:r>
        <w:t xml:space="preserve">2015.  </w:t>
      </w:r>
      <w:r w:rsidR="00903DC2">
        <w:t>The analysis is based on a rich dataset consisting of over 285,000 PIT-tagged individuals.</w:t>
      </w:r>
    </w:p>
    <w:p w14:paraId="5EB04D36" w14:textId="08633F25" w:rsidR="00455E0F" w:rsidRDefault="00455E0F" w:rsidP="00455E0F">
      <w:bookmarkStart w:id="6" w:name="_heading=h.uys0yd1puv22"/>
      <w:bookmarkEnd w:id="6"/>
      <w:r>
        <w:rPr>
          <w:b/>
        </w:rPr>
        <w:t>Methods</w:t>
      </w:r>
    </w:p>
    <w:p w14:paraId="2C8F0BE0" w14:textId="2EAEF113" w:rsidR="00455E0F" w:rsidRPr="00DB38B2" w:rsidRDefault="00455E0F" w:rsidP="00455E0F">
      <w:pPr>
        <w:rPr>
          <w:i/>
        </w:rPr>
      </w:pPr>
      <w:bookmarkStart w:id="7" w:name="_heading=h.xm119p1urx3v"/>
      <w:bookmarkStart w:id="8" w:name="_heading=h.h6xyyvrdskpv"/>
      <w:bookmarkEnd w:id="7"/>
      <w:bookmarkEnd w:id="8"/>
      <w:r w:rsidRPr="00DB38B2">
        <w:rPr>
          <w:i/>
        </w:rPr>
        <w:lastRenderedPageBreak/>
        <w:t>PIT tag data</w:t>
      </w:r>
    </w:p>
    <w:p w14:paraId="06C76280" w14:textId="6EDEA74C" w:rsidR="00455E0F" w:rsidRDefault="00455E0F" w:rsidP="00455E0F">
      <w:pPr>
        <w:ind w:firstLine="720"/>
      </w:pPr>
      <w:r>
        <w:t>We used Passive Integrated Transponder (PIT) data provided by Columbia Basin Research (CBR</w:t>
      </w:r>
      <w:r w:rsidR="00903DC2">
        <w:t>, cbr.washington.edu</w:t>
      </w:r>
      <w:r>
        <w:t>) via PIT Tag Information Systems (PTAGIS</w:t>
      </w:r>
      <w:r w:rsidR="00903DC2">
        <w:t>, www.ptagis.org</w:t>
      </w:r>
      <w:r>
        <w:t xml:space="preserve">) to estimate the survival of Snake River </w:t>
      </w:r>
      <w:r w:rsidR="00FF0052">
        <w:t xml:space="preserve">spring/summer </w:t>
      </w:r>
      <w:r>
        <w:t xml:space="preserve">Chinook (SRC) salmon. We considered data for all out-migrating SRC salmon </w:t>
      </w:r>
      <w:r w:rsidR="00AF2CBB">
        <w:t xml:space="preserve">detected </w:t>
      </w:r>
      <w:r>
        <w:t>from 2000 to 2015</w:t>
      </w:r>
      <w:r w:rsidR="00AF2CBB">
        <w:t xml:space="preserve"> at Bonneville Dam</w:t>
      </w:r>
      <w:r w:rsidR="00060BE5">
        <w:t xml:space="preserve"> -- the </w:t>
      </w:r>
      <w:r w:rsidR="00AF2CBB">
        <w:t>furthest</w:t>
      </w:r>
      <w:r>
        <w:t xml:space="preserve"> downstream dam on the Columbia River.  We marked a fish as having survived the marine stage if it was detected at Bonneville Dam </w:t>
      </w:r>
      <w:commentRangeStart w:id="9"/>
      <w:r>
        <w:t>(or farther upstream, if not detected at Bonneville Dam)</w:t>
      </w:r>
      <w:commentRangeEnd w:id="9"/>
      <w:r w:rsidR="00903DC2">
        <w:rPr>
          <w:rStyle w:val="CommentReference"/>
        </w:rPr>
        <w:commentReference w:id="9"/>
      </w:r>
      <w:r>
        <w:t xml:space="preserve"> as an adult.  The data included </w:t>
      </w:r>
      <w:proofErr w:type="spellStart"/>
      <w:r>
        <w:rPr>
          <w:i/>
        </w:rPr>
        <w:t>i</w:t>
      </w:r>
      <w:proofErr w:type="spellEnd"/>
      <w:r>
        <w:t xml:space="preserve">) last detection date at Bonneville Dam as juveniles, </w:t>
      </w:r>
      <w:r>
        <w:rPr>
          <w:i/>
        </w:rPr>
        <w:t>ii</w:t>
      </w:r>
      <w:r>
        <w:t xml:space="preserve">) rear type (hatchery or wild), and </w:t>
      </w:r>
      <w:r>
        <w:rPr>
          <w:i/>
        </w:rPr>
        <w:t>iii</w:t>
      </w:r>
      <w:r>
        <w:t>) whether the fish was detected in the Columbia River as an adult. We excluded all f</w:t>
      </w:r>
      <w:r w:rsidR="0002028E">
        <w:t xml:space="preserve">ish with an unknown rearing type (i.e., hatchery versus wild), </w:t>
      </w:r>
      <w:r>
        <w:t xml:space="preserve">geographic regions with fewer than 200 individuals (over the 16 years), </w:t>
      </w:r>
      <w:r w:rsidR="0002028E">
        <w:t xml:space="preserve">those fish </w:t>
      </w:r>
      <w:r>
        <w:t xml:space="preserve">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r w:rsidR="009C4638">
        <w:t>285,660</w:t>
      </w:r>
      <w:r>
        <w:t xml:space="preserve"> individuals for </w:t>
      </w:r>
      <w:r w:rsidR="0002028E">
        <w:t xml:space="preserve">this </w:t>
      </w:r>
      <w:r>
        <w:t>analysis (</w:t>
      </w:r>
      <w:r w:rsidR="00220853">
        <w:fldChar w:fldCharType="begin"/>
      </w:r>
      <w:r w:rsidR="00220853">
        <w:instrText xml:space="preserve"> REF _Ref33011990 </w:instrText>
      </w:r>
      <w:r w:rsidR="00220853">
        <w:fldChar w:fldCharType="separate"/>
      </w:r>
      <w:r w:rsidR="006E63D9" w:rsidRPr="00760F8D">
        <w:t xml:space="preserve">Table </w:t>
      </w:r>
      <w:r w:rsidR="006E63D9">
        <w:rPr>
          <w:noProof/>
        </w:rPr>
        <w:t>1</w:t>
      </w:r>
      <w:r w:rsidR="00220853">
        <w:rPr>
          <w:noProof/>
        </w:rPr>
        <w:fldChar w:fldCharType="end"/>
      </w:r>
      <w:r>
        <w:t>). All PIT-tag files are available on the CBR website (</w:t>
      </w:r>
      <w:hyperlink r:id="rId8"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10" w:name="_heading=h.aexy5y5aiv1l"/>
      <w:bookmarkEnd w:id="10"/>
      <w:r w:rsidRPr="00DB38B2">
        <w:rPr>
          <w:i/>
        </w:rPr>
        <w:t>Environmental data</w:t>
      </w:r>
    </w:p>
    <w:p w14:paraId="5585F251" w14:textId="2EE37E2D" w:rsidR="00455E0F" w:rsidRDefault="00455E0F" w:rsidP="008A11A6">
      <w:r>
        <w:tab/>
      </w:r>
      <w:r w:rsidR="008A11A6">
        <w:t xml:space="preserve">Because early ocean experiences are thought to have a large influence on salmon ocean survival </w:t>
      </w:r>
      <w:r w:rsidR="0011764B">
        <w:fldChar w:fldCharType="begin"/>
      </w:r>
      <w:r w:rsidR="0011764B">
        <w:instrText xml:space="preserve"> ADDIN ZOTERO_ITEM CSL_CITATION {"citationID":"bGcjfnxH","properties":{"formattedCitation":"(Kilduff et al. 2014; C. B. Woodson and Litvin 2015; Wells et al. 2016)","plainCitation":"(Kilduff et al. 2014; C. B. Woodson and Litvin 2015; Wells et al. 2016)","noteIndex":0},"citationItems":[{"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11764B">
        <w:fldChar w:fldCharType="separate"/>
      </w:r>
      <w:r w:rsidR="0011764B" w:rsidRPr="0011764B">
        <w:t>(Kilduff et al. 2014; C. B. Woodson and Litvin 2015; Wells et al. 2016)</w:t>
      </w:r>
      <w:r w:rsidR="0011764B">
        <w:fldChar w:fldCharType="end"/>
      </w:r>
      <w:r w:rsidR="008A11A6">
        <w:t>, we focused environmental correlates on marine conditions spanning the winter prior to when fish out</w:t>
      </w:r>
      <w:r w:rsidR="006D4012">
        <w:t>-</w:t>
      </w:r>
      <w:r w:rsidR="008A11A6">
        <w:t xml:space="preserve">migrated to the fall after outmigration. </w:t>
      </w:r>
      <w:r>
        <w:t xml:space="preserve">We obtained </w:t>
      </w:r>
      <w:r w:rsidR="008A11A6">
        <w:t xml:space="preserve">these </w:t>
      </w:r>
      <w:r>
        <w:t>environmental covariate data from a variety of sources (</w:t>
      </w:r>
      <w:r w:rsidR="00220853">
        <w:fldChar w:fldCharType="begin"/>
      </w:r>
      <w:r w:rsidR="00220853">
        <w:instrText xml:space="preserve"> REF _Ref33012007 </w:instrText>
      </w:r>
      <w:r w:rsidR="00220853">
        <w:fldChar w:fldCharType="separate"/>
      </w:r>
      <w:r w:rsidR="006E63D9" w:rsidRPr="00760F8D">
        <w:t xml:space="preserve">Table </w:t>
      </w:r>
      <w:r w:rsidR="006E63D9">
        <w:rPr>
          <w:noProof/>
        </w:rPr>
        <w:t>2</w:t>
      </w:r>
      <w:r w:rsidR="00220853">
        <w:rPr>
          <w:noProof/>
        </w:rPr>
        <w:fldChar w:fldCharType="end"/>
      </w:r>
      <w:r>
        <w:t xml:space="preserve">). Variables represent large-scale oceanographic patterns as well as </w:t>
      </w:r>
      <w:r>
        <w:lastRenderedPageBreak/>
        <w:t xml:space="preserve">regional physical metrics. While not all variables have a direct mechanistic relationship with salmon survival, salmon survival has been shown to correlate with many of them </w:t>
      </w:r>
      <w:r>
        <w:fldChar w:fldCharType="begin"/>
      </w:r>
      <w:r w:rsidR="0011764B">
        <w:instrText xml:space="preserve"> ADDIN ZOTERO_ITEM CSL_CITATION {"citationID":"tLqLSpSm","properties":{"formattedCitation":"(Burke et al. 2013; Peterson et al. 2014)","plainCitation":"(Burke et al. 2013; Peterson et al. 2014)","noteIndex":0},"citationItems":[{"id":"CKEVSGOW/GcMXbuCE","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CKEVSGOW/H3rGSACM","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Burke et al. 2013; Peterson et al. 2014)</w:t>
      </w:r>
      <w:r>
        <w:fldChar w:fldCharType="end"/>
      </w:r>
      <w:r>
        <w:t xml:space="preserve">.  </w:t>
      </w:r>
      <w:r w:rsidR="00D50675">
        <w:t>Furthermore, we</w:t>
      </w:r>
      <w:r>
        <w:t xml:space="preserve"> binned all environmental data into </w:t>
      </w:r>
      <w:r w:rsidR="0002028E">
        <w:t xml:space="preserve">three-month averages: these seasonal metrics include </w:t>
      </w:r>
      <w:r>
        <w:t>Dec-Feb (</w:t>
      </w:r>
      <w:r w:rsidR="00D50675">
        <w:t>‘win’), Mar-May (‘</w:t>
      </w:r>
      <w:proofErr w:type="spellStart"/>
      <w:r w:rsidR="00D50675">
        <w:t>spr</w:t>
      </w:r>
      <w:proofErr w:type="spellEnd"/>
      <w:r w:rsidR="00D50675">
        <w:t>’</w:t>
      </w:r>
      <w:r>
        <w:t>), Jun-Aug (</w:t>
      </w:r>
      <w:r w:rsidR="00D50675">
        <w:t>‘</w:t>
      </w:r>
      <w:r>
        <w:t>sum</w:t>
      </w:r>
      <w:r w:rsidR="00D50675">
        <w:t>’</w:t>
      </w:r>
      <w:r>
        <w:t>), and Sep-Nov (</w:t>
      </w:r>
      <w:r w:rsidR="00D50675">
        <w:t>‘</w:t>
      </w:r>
      <w:proofErr w:type="spellStart"/>
      <w:r>
        <w:t>aut</w:t>
      </w:r>
      <w:proofErr w:type="spellEnd"/>
      <w:r w:rsidR="00D50675">
        <w:t>’</w:t>
      </w:r>
      <w:r>
        <w:t>)</w:t>
      </w:r>
      <w:r w:rsidR="0077414C">
        <w:t>. These seasonal bins are identified as suffixes on the environmental data names</w:t>
      </w:r>
      <w:r>
        <w:t>.  For all variables included in our analyses, we tested each of the four seasons, starting with the winter prior to when salmon enter the ocean.</w:t>
      </w:r>
    </w:p>
    <w:p w14:paraId="44877F98" w14:textId="505EA4D6" w:rsidR="00455E0F" w:rsidRPr="00DB38B2" w:rsidRDefault="00455E0F" w:rsidP="00455E0F">
      <w:pPr>
        <w:rPr>
          <w:i/>
        </w:rPr>
      </w:pPr>
      <w:r>
        <w:t xml:space="preserve"> </w:t>
      </w:r>
      <w:r w:rsidR="00FE4E5E">
        <w:rPr>
          <w:i/>
        </w:rPr>
        <w:t>Estimation and data processing scripts</w:t>
      </w:r>
    </w:p>
    <w:p w14:paraId="1D36C290" w14:textId="7259ADC0" w:rsidR="00455E0F" w:rsidRDefault="00455E0F" w:rsidP="00455E0F">
      <w:r>
        <w:tab/>
        <w:t xml:space="preserve">All of the data we used for this analysis are publicly available. We provide a description of the R scripts </w:t>
      </w:r>
      <w:r w:rsidR="00FE4E5E">
        <w:t xml:space="preserve">used to create </w:t>
      </w:r>
      <w:r w:rsidR="0002028E">
        <w:t xml:space="preserve">these environmental </w:t>
      </w:r>
      <w:r w:rsidR="00FE4E5E">
        <w:t xml:space="preserve">data objects from the raw data inputs </w:t>
      </w:r>
      <w:r>
        <w:t>in the appendix Text.A</w:t>
      </w:r>
      <w:r w:rsidR="005009C7">
        <w:t>2</w:t>
      </w:r>
      <w:r>
        <w:t>.</w:t>
      </w:r>
      <w:r w:rsidR="00FE4E5E">
        <w:t xml:space="preserve"> The estimation of the model parameters was done with Template Model Builder (TMB) – a package </w:t>
      </w:r>
      <w:r w:rsidR="00FF0052">
        <w:t xml:space="preserve">of </w:t>
      </w:r>
      <w:r w:rsidR="00FE4E5E">
        <w:t>C++ libraries that efficiently estimate</w:t>
      </w:r>
      <w:r w:rsidR="0002028E">
        <w:t>s</w:t>
      </w:r>
      <w:r w:rsidR="00FE4E5E">
        <w:t xml:space="preserve"> </w:t>
      </w:r>
      <w:r w:rsidR="00661044">
        <w:t xml:space="preserve">fixed </w:t>
      </w:r>
      <w:r w:rsidR="00FE4E5E">
        <w:t xml:space="preserve">effects </w:t>
      </w:r>
      <w:r w:rsidR="00661044">
        <w:t>of the model</w:t>
      </w:r>
      <w:r w:rsidR="00FE4E5E">
        <w:t xml:space="preserve"> using the </w:t>
      </w:r>
      <w:proofErr w:type="spellStart"/>
      <w:r w:rsidR="00FE4E5E">
        <w:t>AutoDiff</w:t>
      </w:r>
      <w:proofErr w:type="spellEnd"/>
      <w:r w:rsidR="00FE4E5E">
        <w:t xml:space="preserve"> libraries and a Laplace approximation </w:t>
      </w:r>
      <w:r w:rsidR="00661044">
        <w:t xml:space="preserve">to integrate over the </w:t>
      </w:r>
      <w:r w:rsidR="00FE4E5E">
        <w:t xml:space="preserve">random effects. </w:t>
      </w:r>
    </w:p>
    <w:p w14:paraId="58D2C7B5" w14:textId="26F09B00" w:rsidR="00455E0F" w:rsidRPr="00760F8D" w:rsidRDefault="00455E0F" w:rsidP="00455E0F">
      <w:r w:rsidRPr="00DB38B2">
        <w:rPr>
          <w:i/>
        </w:rPr>
        <w:t>Models</w:t>
      </w:r>
    </w:p>
    <w:p w14:paraId="294449D7" w14:textId="2E2B5FA3" w:rsidR="00455E0F" w:rsidRPr="00760F8D" w:rsidRDefault="00455E0F" w:rsidP="00455E0F">
      <w:pPr>
        <w:ind w:firstLine="720"/>
      </w:pPr>
      <w:r w:rsidRPr="00760F8D">
        <w:t>We used a mixed-effect logi</w:t>
      </w:r>
      <w:r w:rsidR="008A11A6">
        <w:t>s</w:t>
      </w:r>
      <w:r w:rsidRPr="00760F8D">
        <w:t>t</w:t>
      </w:r>
      <w:r w:rsidR="008A11A6">
        <w:t>ic</w:t>
      </w:r>
      <w:r w:rsidRPr="00760F8D">
        <w:t xml:space="preserve"> </w:t>
      </w:r>
      <w:r w:rsidR="008A11A6">
        <w:t xml:space="preserve">regression </w:t>
      </w:r>
      <w:r w:rsidRPr="00760F8D">
        <w:t xml:space="preserve">model to predict the SAR for fish of </w:t>
      </w:r>
      <w:r w:rsidR="00D50675">
        <w:t xml:space="preserve">each </w:t>
      </w:r>
      <w:r>
        <w:t>rear</w:t>
      </w:r>
      <w:r w:rsidRPr="00760F8D">
        <w:t xml:space="preserve"> </w:t>
      </w:r>
      <w:r w:rsidR="00F4191C">
        <w:t>type r</w:t>
      </w:r>
      <w:r w:rsidRPr="00760F8D">
        <w:t xml:space="preserve"> (i.e., hatchery versus wild)</w:t>
      </w:r>
      <w:r>
        <w:t xml:space="preserve"> </w:t>
      </w:r>
      <w:r w:rsidRPr="00760F8D">
        <w:t>migrating past Bonnev</w:t>
      </w:r>
      <w:r w:rsidR="00586F2B">
        <w:t xml:space="preserve">ille Dam on </w:t>
      </w:r>
      <w:r w:rsidR="006D4012">
        <w:t xml:space="preserve">calendar </w:t>
      </w:r>
      <w:r w:rsidR="00586F2B">
        <w:t xml:space="preserve">day j during year t. </w:t>
      </w:r>
    </w:p>
    <w:p w14:paraId="3BD183D7" w14:textId="7D8504B1" w:rsidR="00455E0F" w:rsidRPr="00760F8D" w:rsidRDefault="00455E0F" w:rsidP="00455E0F">
      <w:pPr>
        <w:pStyle w:val="Caption"/>
      </w:pPr>
      <w:bookmarkStart w:id="11" w:name="_Ref14771131"/>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6E63D9">
        <w:rPr>
          <w:noProof/>
        </w:rPr>
        <w:t>1</w:t>
      </w:r>
      <w:r w:rsidRPr="00760F8D">
        <w:rPr>
          <w:noProof/>
        </w:rPr>
        <w:fldChar w:fldCharType="end"/>
      </w:r>
      <w:bookmarkEnd w:id="11"/>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12C76574" w:rsidR="00455E0F" w:rsidRPr="0095599B" w:rsidRDefault="00455E0F" w:rsidP="00455E0F">
      <w:pPr>
        <w:pStyle w:val="Caption"/>
        <w:rPr>
          <w:color w:val="000000"/>
          <w:szCs w:val="24"/>
        </w:rPr>
      </w:pPr>
      <w:bookmarkStart w:id="12"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6E63D9">
        <w:rPr>
          <w:noProof/>
        </w:rPr>
        <w:t>2</w:t>
      </w:r>
      <w:r w:rsidRPr="00760F8D">
        <w:rPr>
          <w:noProof/>
        </w:rPr>
        <w:fldChar w:fldCharType="end"/>
      </w:r>
      <w:bookmarkEnd w:id="12"/>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0A3F40C4" w14:textId="6CAD7293" w:rsidR="00455E0F" w:rsidRPr="00760F8D" w:rsidRDefault="00455E0F" w:rsidP="00455E0F">
      <w:pPr>
        <w:rPr>
          <w:color w:val="000000"/>
        </w:rPr>
      </w:pPr>
      <w:r w:rsidRPr="00760F8D">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r w:rsidRPr="00760F8D">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 xml:space="preserve">vecto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w:t>
      </w:r>
      <w:r w:rsidR="004C51C4">
        <w:lastRenderedPageBreak/>
        <w:t xml:space="preserve">an effect for </w:t>
      </w:r>
      <w:r w:rsidR="006D4012">
        <w:t xml:space="preserve">calendar </w:t>
      </w:r>
      <w:r w:rsidRPr="00760F8D">
        <w:t xml:space="preserve">day j </w:t>
      </w:r>
      <w:r w:rsidR="004C51C4">
        <w:t>of</w:t>
      </w:r>
      <w:r w:rsidRPr="00760F8D">
        <w:t xml:space="preserve"> </w:t>
      </w:r>
      <w:r>
        <w:t>rear</w:t>
      </w:r>
      <w:r w:rsidRPr="00760F8D">
        <w:t xml:space="preserve"> </w:t>
      </w:r>
      <w:r>
        <w:t>type r</w:t>
      </w:r>
      <w:r w:rsidRPr="00760F8D">
        <w:t>,</w:t>
      </w:r>
      <w:r w:rsidR="00946E5D" w:rsidRPr="00760F8D">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Pr="00760F8D">
        <w:t xml:space="preserve">, </w:t>
      </w:r>
      <w:r w:rsidR="004C51C4">
        <w:t xml:space="preserve">an effect for </w:t>
      </w:r>
      <w:r w:rsidRPr="00760F8D">
        <w:t xml:space="preserve">year t </w:t>
      </w:r>
      <w:r w:rsidR="004C51C4">
        <w:t>of</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are </w:t>
      </w:r>
      <w:r w:rsidR="00D50675">
        <w:t>available</w:t>
      </w:r>
      <w:r w:rsidR="00586F2B">
        <w:t xml:space="preserve"> in</w:t>
      </w:r>
      <w:r w:rsidR="007A2710">
        <w:t xml:space="preserve"> </w:t>
      </w:r>
      <w:r w:rsidR="00220853">
        <w:fldChar w:fldCharType="begin"/>
      </w:r>
      <w:r w:rsidR="00220853">
        <w:instrText xml:space="preserve"> REF _Ref33110830 </w:instrText>
      </w:r>
      <w:r w:rsidR="00220853">
        <w:fldChar w:fldCharType="separate"/>
      </w:r>
      <w:r w:rsidR="006E63D9" w:rsidRPr="00760F8D">
        <w:t xml:space="preserve">Table </w:t>
      </w:r>
      <w:r w:rsidR="006E63D9">
        <w:rPr>
          <w:noProof/>
        </w:rPr>
        <w:t>3</w:t>
      </w:r>
      <w:r w:rsidR="00220853">
        <w:rPr>
          <w:noProof/>
        </w:rPr>
        <w:fldChar w:fldCharType="end"/>
      </w:r>
      <w:r w:rsidR="00586F2B">
        <w:t>.</w:t>
      </w:r>
    </w:p>
    <w:p w14:paraId="37A45AC6" w14:textId="5A2525B9" w:rsidR="00455E0F" w:rsidRPr="0095599B" w:rsidRDefault="00455E0F" w:rsidP="00455E0F">
      <w:r w:rsidRPr="0095599B">
        <w:tab/>
      </w:r>
      <w:r w:rsidR="00D50675">
        <w:t xml:space="preserve">The </w:t>
      </w:r>
      <w:r w:rsidRPr="0095599B">
        <w:t>smol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of smolts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D50675">
        <w:t xml:space="preserve">fish from </w:t>
      </w:r>
      <w:r w:rsidR="00F4191C">
        <w:t>that cohort of rear type</w:t>
      </w:r>
      <w:r w:rsidR="008A11A6">
        <w:t xml:space="preserve"> r</w:t>
      </w:r>
      <w:r w:rsidR="00F4191C">
        <w:t xml:space="preserv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00D50675">
        <w:t>, is binomially distributed</w:t>
      </w:r>
      <w:r w:rsidRPr="0095599B">
        <w:t xml:space="preserve"> </w:t>
      </w:r>
    </w:p>
    <w:p w14:paraId="373B20EB" w14:textId="223D5343"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6E63D9">
        <w:rPr>
          <w:noProof/>
        </w:rPr>
        <w:t>3</w:t>
      </w:r>
      <w:r w:rsidRPr="00760F8D">
        <w:rPr>
          <w:noProof/>
        </w:rPr>
        <w:fldChar w:fldCharType="end"/>
      </w:r>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e>
        </m:d>
      </m:oMath>
    </w:p>
    <w:p w14:paraId="726A99AE" w14:textId="698BE1DA"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are treated as auto-regressive processes</w:t>
      </w:r>
      <w:r w:rsidR="007945C2">
        <w:t xml:space="preserve"> with lag 1</w:t>
      </w:r>
      <w:r w:rsidR="0011764B">
        <w:t xml:space="preserve"> (</w:t>
      </w:r>
      <w:r w:rsidR="007945C2">
        <w:t>i.e.</w:t>
      </w:r>
      <w:r w:rsidR="0011764B">
        <w:t xml:space="preserve">, </w:t>
      </w:r>
      <w:proofErr w:type="gramStart"/>
      <w:r w:rsidR="0011764B">
        <w:t>AR(</w:t>
      </w:r>
      <w:proofErr w:type="gramEnd"/>
      <w:r w:rsidR="0011764B">
        <w:t>1))</w:t>
      </w:r>
      <w:r w:rsidRPr="0095599B">
        <w:t>,</w:t>
      </w:r>
    </w:p>
    <w:p w14:paraId="7E969EE5" w14:textId="628CFA3F"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6E63D9">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43A40F16"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6E63D9">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7970FF0A" w:rsidR="00455E0F" w:rsidRPr="0095599B" w:rsidRDefault="00455E0F" w:rsidP="00455E0F">
      <w:r w:rsidRPr="0095599B">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correlations </w:t>
      </w:r>
      <w:r w:rsidR="006D4012">
        <w:t>for</w:t>
      </w:r>
      <w:r w:rsidR="006D4012" w:rsidRPr="0095599B">
        <w:t xml:space="preserve"> </w:t>
      </w:r>
      <w:r w:rsidRPr="0095599B">
        <w:t xml:space="preserve">the day and </w:t>
      </w:r>
      <w:r w:rsidR="004C51C4">
        <w:t xml:space="preserve">year </w:t>
      </w:r>
      <w:r w:rsidRPr="0095599B">
        <w:t>effects</w:t>
      </w:r>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are measures of the variances of the random effects for day and year, respectively. The random effect for the int</w:t>
      </w:r>
      <w:r w:rsidR="00D50675">
        <w:t>eraction between day and year was treated as</w:t>
      </w:r>
      <w:r w:rsidRPr="0095599B">
        <w:t xml:space="preserve"> a two dimensional auto-regressive process,</w:t>
      </w:r>
    </w:p>
    <w:p w14:paraId="27366BDE" w14:textId="0496C435"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6E63D9">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7EF51CC3" w:rsidR="000639E9" w:rsidRPr="00760F8D" w:rsidRDefault="000639E9" w:rsidP="000639E9">
      <w:pPr>
        <w:pStyle w:val="Heading4"/>
        <w:rPr>
          <w:rFonts w:eastAsiaTheme="minorEastAsia"/>
          <w:b w:val="0"/>
        </w:rPr>
      </w:pPr>
      <w:r w:rsidRPr="00760F8D">
        <w:rPr>
          <w:b w:val="0"/>
        </w:rPr>
        <w:lastRenderedPageBreak/>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b"/>
              </m:rPr>
              <w:rPr>
                <w:rFonts w:ascii="Cambria Math" w:eastAsiaTheme="minorEastAsia" w:hAnsi="Cambria Math"/>
              </w:rPr>
              <m:t>τ</m:t>
            </m:r>
          </m:e>
          <m:sup>
            <m:d>
              <m:dPr>
                <m:ctrlPr>
                  <w:rPr>
                    <w:rFonts w:ascii="Cambria Math" w:eastAsiaTheme="minorEastAsia" w:hAnsi="Cambria Math"/>
                    <w:b w:val="0"/>
                  </w:rPr>
                </m:ctrlPr>
              </m:dPr>
              <m:e>
                <m:r>
                  <m:rPr>
                    <m:sty m:val="b"/>
                  </m:rPr>
                  <w:rPr>
                    <w:rFonts w:ascii="Cambria Math" w:eastAsiaTheme="minorEastAsia" w:hAnsi="Cambria Math"/>
                  </w:rPr>
                  <m:t>rt</m:t>
                </m:r>
              </m:e>
            </m:d>
          </m:sup>
        </m:sSup>
      </m:oMath>
      <w:r w:rsidRPr="00D50675">
        <w:rPr>
          <w:rFonts w:eastAsiaTheme="minorEastAsia"/>
          <w:b w:val="0"/>
        </w:rPr>
        <w:t xml:space="preserve"> </w:t>
      </w:r>
      <w:r w:rsidRPr="00760F8D">
        <w:rPr>
          <w:rFonts w:eastAsiaTheme="minorEastAsia"/>
          <w:b w:val="0"/>
        </w:rPr>
        <w:t xml:space="preserve">is the correlation of the vector of day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is a compact way of represent</w:t>
      </w:r>
      <w:r>
        <w:rPr>
          <w:rFonts w:eastAsiaTheme="minorEastAsia"/>
          <w:b w:val="0"/>
        </w:rPr>
        <w:t>ing</w:t>
      </w:r>
      <w:r w:rsidRPr="00760F8D">
        <w:rPr>
          <w:rFonts w:eastAsiaTheme="minorEastAsia"/>
          <w:b w:val="0"/>
        </w:rPr>
        <w:t xml:space="preserve"> the auto-correlation between day effects in the day/year interaction, where the elements between day j and day </w:t>
      </w:r>
      <m:oMath>
        <m:r>
          <m:rPr>
            <m:sty m:val="b"/>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0CC7F144"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6E63D9">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DE9DEF3" w14:textId="2573BEB3" w:rsidR="00602D90" w:rsidRPr="006D4A37" w:rsidRDefault="00F4191C" w:rsidP="00725D12">
      <w:pPr>
        <w:tabs>
          <w:tab w:val="left" w:pos="0"/>
        </w:tabs>
      </w:pPr>
      <w:proofErr w:type="gramStart"/>
      <w:r>
        <w:t>and</w:t>
      </w:r>
      <w:proofErr w:type="gramEnd"/>
      <w:r>
        <w:t xml:space="preserve">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r w:rsidR="0025131B">
        <w:t xml:space="preserve"> for rear type r</w:t>
      </w:r>
      <w:r>
        <w:t>.</w:t>
      </w:r>
    </w:p>
    <w:p w14:paraId="750F53DF" w14:textId="1696B04B" w:rsidR="00E56657" w:rsidRDefault="00602D90" w:rsidP="00E56657">
      <w:pPr>
        <w:tabs>
          <w:tab w:val="left" w:pos="0"/>
        </w:tabs>
      </w:pPr>
      <w:r>
        <w:tab/>
      </w:r>
      <w:r w:rsidR="00D50675">
        <w:t>T</w:t>
      </w:r>
      <w:r w:rsidR="00D50675" w:rsidRPr="00760F8D">
        <w:t>o estimate the fixed and random effects of the model</w:t>
      </w:r>
      <w:r w:rsidR="00D50675">
        <w:t>, w</w:t>
      </w:r>
      <w:r w:rsidR="00455E0F" w:rsidRPr="00760F8D">
        <w:t>e use the non</w:t>
      </w:r>
      <w:r w:rsidR="00D50675">
        <w:t xml:space="preserve">-linear optimization libraries in </w:t>
      </w:r>
      <w:r w:rsidR="00455E0F" w:rsidRPr="00760F8D">
        <w:t xml:space="preserve">Template Model Builder </w:t>
      </w:r>
      <w:r w:rsidR="00D50675">
        <w:t xml:space="preserve">package </w:t>
      </w:r>
      <w:r w:rsidR="00455E0F" w:rsidRPr="00760F8D">
        <w:fldChar w:fldCharType="begin"/>
      </w:r>
      <w:r w:rsidR="00455E0F"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00455E0F" w:rsidRPr="00760F8D">
        <w:fldChar w:fldCharType="separate"/>
      </w:r>
      <w:r w:rsidR="00455E0F" w:rsidRPr="00760F8D">
        <w:t>(Kristensen et al. 2015)</w:t>
      </w:r>
      <w:r w:rsidR="00455E0F" w:rsidRPr="00760F8D">
        <w:fldChar w:fldCharType="end"/>
      </w:r>
      <w:r w:rsidR="00455E0F" w:rsidRPr="00760F8D">
        <w:t xml:space="preserve"> built for R </w:t>
      </w:r>
      <w:r w:rsidR="00455E0F" w:rsidRPr="00760F8D">
        <w:fldChar w:fldCharType="begin"/>
      </w:r>
      <w:r w:rsidR="00455E0F" w:rsidRPr="00760F8D">
        <w:instrText xml:space="preserve"> ADDIN ZOTERO_ITEM CSL_CITATION {"citationID":"36Sq1yBE","properties":{"formattedCitation":"(R Core Development Team 2015)","plainCitation":"(R Core Development Team 2015)","noteIndex":0},"citationItems":[{"id":1401,"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00455E0F" w:rsidRPr="00760F8D">
        <w:fldChar w:fldCharType="separate"/>
      </w:r>
      <w:r w:rsidR="00455E0F" w:rsidRPr="00760F8D">
        <w:t>(R Core Development Team 2015)</w:t>
      </w:r>
      <w:r w:rsidR="00455E0F" w:rsidRPr="00760F8D">
        <w:fldChar w:fldCharType="end"/>
      </w:r>
      <w:r w:rsidR="00455E0F" w:rsidRPr="00760F8D">
        <w:t xml:space="preserve">. </w:t>
      </w:r>
      <w:r w:rsidR="00E56657">
        <w:rPr>
          <w:rFonts w:eastAsiaTheme="minorEastAsia"/>
        </w:rPr>
        <w:t>The marginal likelihood of the vector of fixed effects (</w:t>
      </w:r>
      <m:oMath>
        <m:r>
          <m:rPr>
            <m:sty m:val="b"/>
          </m:rPr>
          <w:rPr>
            <w:rFonts w:ascii="Cambria Math" w:eastAsiaTheme="minorEastAsia" w:hAnsi="Cambria Math"/>
          </w:rPr>
          <m:t>θ</m:t>
        </m:r>
      </m:oMath>
      <w:r w:rsidR="00E56657" w:rsidRPr="00F068AF">
        <w:rPr>
          <w:rFonts w:eastAsiaTheme="minorEastAsia"/>
        </w:rPr>
        <w:t>)</w:t>
      </w:r>
      <w:r w:rsidR="00E56657">
        <w:rPr>
          <w:rFonts w:eastAsiaTheme="minorEastAsia"/>
        </w:rPr>
        <w:t xml:space="preserve"> and the variance parameters (</w:t>
      </w:r>
      <m:oMath>
        <m:r>
          <m:rPr>
            <m:sty m:val="b"/>
          </m:rPr>
          <w:rPr>
            <w:rFonts w:ascii="Cambria Math" w:eastAsiaTheme="minorEastAsia" w:hAnsi="Cambria Math"/>
          </w:rPr>
          <m:t>γ</m:t>
        </m:r>
      </m:oMath>
      <w:r w:rsidR="00E56657">
        <w:rPr>
          <w:rFonts w:eastAsiaTheme="minorEastAsia"/>
        </w:rPr>
        <w:t>) for the random effects (</w:t>
      </w:r>
      <m:oMath>
        <m:r>
          <m:rPr>
            <m:sty m:val="b"/>
          </m:rPr>
          <w:rPr>
            <w:rFonts w:ascii="Cambria Math" w:eastAsiaTheme="minorEastAsia" w:hAnsi="Cambria Math"/>
          </w:rPr>
          <m:t>ϵ</m:t>
        </m:r>
      </m:oMath>
      <w:r w:rsidR="00E56657">
        <w:rPr>
          <w:rFonts w:eastAsiaTheme="minorEastAsia"/>
        </w:rPr>
        <w:t xml:space="preserve">) given the data </w:t>
      </w:r>
      <m:oMath>
        <m:d>
          <m:dPr>
            <m:ctrlPr>
              <w:rPr>
                <w:rFonts w:ascii="Cambria Math" w:eastAsiaTheme="minorEastAsia" w:hAnsi="Cambria Math"/>
                <w:i/>
              </w:rPr>
            </m:ctrlPr>
          </m:dPr>
          <m:e>
            <m:r>
              <w:rPr>
                <w:rFonts w:ascii="Cambria Math" w:hAnsi="Cambria Math"/>
              </w:rPr>
              <m:t>L</m:t>
            </m:r>
            <m:d>
              <m:dPr>
                <m:begChr m:val="["/>
                <m:endChr m:val="]"/>
                <m:ctrlPr>
                  <w:rPr>
                    <w:rFonts w:ascii="Cambria Math" w:hAnsi="Cambria Math"/>
                    <w:i/>
                  </w:rPr>
                </m:ctrlPr>
              </m:dPr>
              <m:e>
                <m:r>
                  <m:rPr>
                    <m:sty m:val="b"/>
                  </m:rPr>
                  <w:rPr>
                    <w:rFonts w:ascii="Cambria Math" w:hAnsi="Cambria Math"/>
                  </w:rPr>
                  <m:t>θ</m:t>
                </m:r>
                <m:r>
                  <w:rPr>
                    <w:rFonts w:ascii="Cambria Math" w:hAnsi="Cambria Math"/>
                  </w:rPr>
                  <m:t>,</m:t>
                </m:r>
                <m:r>
                  <m:rPr>
                    <m:sty m:val="b"/>
                  </m:rPr>
                  <w:rPr>
                    <w:rFonts w:ascii="Cambria Math" w:eastAsiaTheme="minorEastAsia" w:hAnsi="Cambria Math"/>
                  </w:rPr>
                  <m:t>γ</m:t>
                </m:r>
              </m:e>
              <m:e>
                <m:r>
                  <m:rPr>
                    <m:sty m:val="p"/>
                  </m:rPr>
                  <w:rPr>
                    <w:rFonts w:ascii="Cambria Math" w:hAnsi="Cambria Math"/>
                  </w:rPr>
                  <m:t>Data</m:t>
                </m:r>
              </m:e>
            </m:d>
          </m:e>
        </m:d>
      </m:oMath>
      <w:r w:rsidR="00E56657">
        <w:rPr>
          <w:rFonts w:eastAsiaTheme="minorEastAsia"/>
        </w:rPr>
        <w:t xml:space="preserve"> is maximized by integrating across the product of the conditional probability of the data given the fixed and random effects </w:t>
      </w:r>
      <m:oMath>
        <m:d>
          <m:dPr>
            <m:ctrlPr>
              <w:rPr>
                <w:rFonts w:ascii="Cambria Math" w:eastAsiaTheme="minorEastAsia" w:hAnsi="Cambria Math"/>
                <w:i/>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p"/>
                      </m:rPr>
                      <w:rPr>
                        <w:rFonts w:ascii="Cambria Math" w:hAnsi="Cambria Math"/>
                      </w:rPr>
                      <m:t>Data</m:t>
                    </m:r>
                  </m:e>
                  <m:e>
                    <m:r>
                      <m:rPr>
                        <m:sty m:val="b"/>
                      </m:rPr>
                      <w:rPr>
                        <w:rFonts w:ascii="Cambria Math" w:hAnsi="Cambria Math"/>
                      </w:rPr>
                      <m:t>θ</m:t>
                    </m:r>
                    <m:r>
                      <w:rPr>
                        <w:rFonts w:ascii="Cambria Math" w:hAnsi="Cambria Math"/>
                      </w:rPr>
                      <m:t>,</m:t>
                    </m:r>
                    <m:r>
                      <m:rPr>
                        <m:sty m:val="b"/>
                      </m:rPr>
                      <w:rPr>
                        <w:rFonts w:ascii="Cambria Math" w:hAnsi="Cambria Math"/>
                      </w:rPr>
                      <m:t>ϵ</m:t>
                    </m:r>
                  </m:e>
                </m:d>
              </m:e>
            </m:func>
          </m:e>
        </m:d>
      </m:oMath>
      <w:r w:rsidR="00E56657">
        <w:rPr>
          <w:rFonts w:eastAsiaTheme="minorEastAsia"/>
        </w:rPr>
        <w:t>, and the probability of the random effects and the estimated variance</w:t>
      </w:r>
      <w:r w:rsidR="00E56657">
        <w:t>s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b"/>
                  </m:rPr>
                  <w:rPr>
                    <w:rFonts w:ascii="Cambria Math" w:hAnsi="Cambria Math"/>
                  </w:rPr>
                  <m:t>ϵ</m:t>
                </m:r>
              </m:e>
              <m:e>
                <m:r>
                  <m:rPr>
                    <m:sty m:val="b"/>
                  </m:rPr>
                  <w:rPr>
                    <w:rFonts w:ascii="Cambria Math" w:eastAsiaTheme="minorEastAsia" w:hAnsi="Cambria Math"/>
                  </w:rPr>
                  <m:t>γ</m:t>
                </m:r>
              </m:e>
            </m:d>
          </m:e>
        </m:func>
      </m:oMath>
      <w:r w:rsidR="00E56657">
        <w:rPr>
          <w:rFonts w:eastAsiaTheme="minorEastAsia"/>
        </w:rPr>
        <w:t>;</w:t>
      </w:r>
      <w:r w:rsidR="00E56657">
        <w:t xml:space="preserve"> </w:t>
      </w:r>
      <w:r w:rsidR="00E56657">
        <w:fldChar w:fldCharType="begin"/>
      </w:r>
      <w:r w:rsidR="00E56657">
        <w:instrText xml:space="preserve"> ADDIN EN.CITE &lt;EndNote&gt;&lt;Cite&gt;&lt;Author&gt;Thorson&lt;/Author&gt;&lt;Year&gt;2014&lt;/Year&gt;&lt;RecNum&gt;2816&lt;/RecNum&gt;&lt;DisplayText&gt;(Thorson &amp;amp; Minto 2014)&lt;/DisplayText&gt;&lt;record&gt;&lt;rec-number&gt;2816&lt;/rec-number&gt;&lt;foreign-keys&gt;&lt;key app="EN" db-id="0s2fp59zy9t0z2edwz8pxpwgxxvea0x2pzta" timestamp="1475858274"&gt;2816&lt;/key&gt;&lt;/foreign-keys&gt;&lt;ref-type name="Journal Article"&gt;17&lt;/ref-type&gt;&lt;contributors&gt;&lt;authors&gt;&lt;author&gt;Thorson, James T&lt;/author&gt;&lt;author&gt;Minto, Cóilín&lt;/author&gt;&lt;/authors&gt;&lt;/contributors&gt;&lt;titles&gt;&lt;title&gt;Mixed effects: a unifying framework for statistical modelling in fisheries biology&lt;/title&gt;&lt;secondary-title&gt;ICES Journal of Marine Science:&lt;/secondary-title&gt;&lt;/titles&gt;&lt;periodical&gt;&lt;full-title&gt;ICES Journal of Marine Science:&lt;/full-title&gt;&lt;/periodical&gt;&lt;pages&gt;12&lt;/pages&gt;&lt;volume&gt;doi: 10.1093/icesjms/fsu213&lt;/volume&gt;&lt;keywords&gt;&lt;keyword&gt;mixed-effects&lt;/keyword&gt;&lt;keyword&gt;Model&lt;/keyword&gt;&lt;keyword&gt;Statistical modeling&lt;/keyword&gt;&lt;keyword&gt;statistics&lt;/keyword&gt;&lt;/keywords&gt;&lt;dates&gt;&lt;year&gt;2014&lt;/year&gt;&lt;/dates&gt;&lt;isbn&gt;1054-3139&lt;/isbn&gt;&lt;urls&gt;&lt;/urls&gt;&lt;/record&gt;&lt;/Cite&gt;&lt;/EndNote&gt;</w:instrText>
      </w:r>
      <w:r w:rsidR="00E56657">
        <w:fldChar w:fldCharType="separate"/>
      </w:r>
      <w:hyperlink w:anchor="_ENREF_58" w:tooltip="Thorson, 2014 #2816" w:history="1">
        <w:r w:rsidR="00E56657">
          <w:rPr>
            <w:noProof/>
          </w:rPr>
          <w:t>Thorson &amp; Minto 2014</w:t>
        </w:r>
      </w:hyperlink>
      <w:r w:rsidR="00E56657">
        <w:rPr>
          <w:noProof/>
        </w:rPr>
        <w:t>)</w:t>
      </w:r>
      <w:r w:rsidR="00E56657">
        <w:fldChar w:fldCharType="end"/>
      </w:r>
      <w:r w:rsidR="00E56657">
        <w:t>,</w:t>
      </w:r>
    </w:p>
    <w:p w14:paraId="58FCBA45" w14:textId="42F1EDEC" w:rsidR="00602D90" w:rsidRPr="006D4A37" w:rsidRDefault="00E56657" w:rsidP="00725D12">
      <w:pPr>
        <w:tabs>
          <w:tab w:val="left" w:pos="0"/>
        </w:tabs>
      </w:pPr>
      <w:bookmarkStart w:id="13" w:name="_Ref37697540"/>
      <w:r>
        <w:t xml:space="preserve">Equation </w:t>
      </w:r>
      <w:r>
        <w:rPr>
          <w:noProof/>
        </w:rPr>
        <w:fldChar w:fldCharType="begin"/>
      </w:r>
      <w:r>
        <w:rPr>
          <w:noProof/>
        </w:rPr>
        <w:instrText xml:space="preserve"> SEQ Equation \* ARABIC </w:instrText>
      </w:r>
      <w:r>
        <w:rPr>
          <w:noProof/>
        </w:rPr>
        <w:fldChar w:fldCharType="separate"/>
      </w:r>
      <w:r w:rsidR="006E63D9">
        <w:rPr>
          <w:noProof/>
        </w:rPr>
        <w:t>8</w:t>
      </w:r>
      <w:r>
        <w:rPr>
          <w:noProof/>
        </w:rPr>
        <w:fldChar w:fldCharType="end"/>
      </w:r>
      <w:bookmarkEnd w:id="13"/>
      <w:r>
        <w:t>.</w:t>
      </w:r>
      <w:r>
        <w:tab/>
      </w:r>
      <m:oMath>
        <m:r>
          <w:rPr>
            <w:rFonts w:ascii="Cambria Math" w:hAnsi="Cambria Math"/>
          </w:rPr>
          <m:t>L</m:t>
        </m:r>
        <m:d>
          <m:dPr>
            <m:begChr m:val="["/>
            <m:endChr m:val="]"/>
            <m:ctrlPr>
              <w:rPr>
                <w:rFonts w:ascii="Cambria Math" w:hAnsi="Cambria Math"/>
                <w:i/>
              </w:rPr>
            </m:ctrlPr>
          </m:dPr>
          <m:e>
            <m:r>
              <m:rPr>
                <m:sty m:val="b"/>
              </m:rPr>
              <w:rPr>
                <w:rFonts w:ascii="Cambria Math" w:hAnsi="Cambria Math"/>
              </w:rPr>
              <m:t>θ</m:t>
            </m:r>
            <m:r>
              <w:rPr>
                <w:rFonts w:ascii="Cambria Math" w:hAnsi="Cambria Math"/>
              </w:rPr>
              <m:t>,</m:t>
            </m:r>
            <m:r>
              <m:rPr>
                <m:sty m:val="b"/>
              </m:rPr>
              <w:rPr>
                <w:rFonts w:ascii="Cambria Math" w:eastAsiaTheme="minorEastAsia" w:hAnsi="Cambria Math"/>
              </w:rPr>
              <m:t>γ</m:t>
            </m:r>
          </m:e>
          <m:e>
            <m:r>
              <m:rPr>
                <m:sty m:val="p"/>
              </m:rPr>
              <w:rPr>
                <w:rFonts w:ascii="Cambria Math" w:hAnsi="Cambria Math"/>
              </w:rPr>
              <m:t>Data</m:t>
            </m:r>
          </m:e>
        </m:d>
        <m:r>
          <w:rPr>
            <w:rFonts w:ascii="Cambria Math" w:hAnsi="Cambria Math"/>
          </w:rPr>
          <m:t xml:space="preserve"> = </m:t>
        </m:r>
        <m:nary>
          <m:naryPr>
            <m:supHide m:val="1"/>
            <m:ctrlPr>
              <w:rPr>
                <w:rFonts w:ascii="Cambria Math" w:hAnsi="Cambria Math"/>
                <w:i/>
              </w:rPr>
            </m:ctrlPr>
          </m:naryPr>
          <m:sub>
            <m:r>
              <m:rPr>
                <m:sty m:val="b"/>
              </m:rPr>
              <w:rPr>
                <w:rFonts w:ascii="Cambria Math" w:hAnsi="Cambria Math"/>
              </w:rPr>
              <m:t>ϵ</m:t>
            </m:r>
          </m:sub>
          <m:sup/>
          <m:e>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p"/>
                      </m:rPr>
                      <w:rPr>
                        <w:rFonts w:ascii="Cambria Math" w:hAnsi="Cambria Math"/>
                      </w:rPr>
                      <m:t>Data</m:t>
                    </m:r>
                  </m:e>
                  <m:e>
                    <m:r>
                      <m:rPr>
                        <m:sty m:val="b"/>
                      </m:rPr>
                      <w:rPr>
                        <w:rFonts w:ascii="Cambria Math" w:hAnsi="Cambria Math"/>
                      </w:rPr>
                      <m:t>θ</m:t>
                    </m:r>
                    <m:r>
                      <w:rPr>
                        <w:rFonts w:ascii="Cambria Math" w:hAnsi="Cambria Math"/>
                      </w:rPr>
                      <m:t>,</m:t>
                    </m:r>
                    <m:r>
                      <m:rPr>
                        <m:sty m:val="b"/>
                      </m:rPr>
                      <w:rPr>
                        <w:rFonts w:ascii="Cambria Math" w:hAnsi="Cambria Math"/>
                      </w:rPr>
                      <m:t>ϵ</m:t>
                    </m:r>
                  </m:e>
                </m:d>
              </m:e>
            </m:func>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b"/>
                      </m:rPr>
                      <w:rPr>
                        <w:rFonts w:ascii="Cambria Math" w:hAnsi="Cambria Math"/>
                      </w:rPr>
                      <m:t>ϵ</m:t>
                    </m:r>
                  </m:e>
                  <m:e>
                    <m:r>
                      <m:rPr>
                        <m:sty m:val="b"/>
                      </m:rPr>
                      <w:rPr>
                        <w:rFonts w:ascii="Cambria Math" w:eastAsiaTheme="minorEastAsia" w:hAnsi="Cambria Math"/>
                      </w:rPr>
                      <m:t>γ</m:t>
                    </m:r>
                  </m:e>
                </m:d>
              </m:e>
            </m:func>
            <m:r>
              <w:rPr>
                <w:rFonts w:ascii="Cambria Math" w:hAnsi="Cambria Math"/>
              </w:rPr>
              <m:t>d</m:t>
            </m:r>
            <m:r>
              <m:rPr>
                <m:sty m:val="p"/>
              </m:rPr>
              <w:rPr>
                <w:rFonts w:ascii="Cambria Math" w:hAnsi="Cambria Math"/>
              </w:rPr>
              <m:t>ϵ</m:t>
            </m:r>
          </m:e>
        </m:nary>
      </m:oMath>
    </w:p>
    <w:p w14:paraId="5159D898" w14:textId="57A66775" w:rsidR="00455E0F" w:rsidRPr="00760F8D" w:rsidRDefault="00455E0F" w:rsidP="00455E0F">
      <w:pPr>
        <w:tabs>
          <w:tab w:val="left" w:pos="0"/>
        </w:tabs>
      </w:pPr>
      <w:r w:rsidRPr="00760F8D">
        <w:t xml:space="preserve">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 xml:space="preserve">1 for the fixed effects. To compare models </w:t>
      </w:r>
      <w:r w:rsidR="00A3724E">
        <w:t>and select</w:t>
      </w:r>
      <w:r w:rsidRPr="00760F8D">
        <w:t xml:space="preserve"> the most parsimonious fit </w:t>
      </w:r>
      <w:r w:rsidRPr="00760F8D">
        <w:lastRenderedPageBreak/>
        <w:t>to the data, we use</w:t>
      </w:r>
      <w:r w:rsidR="00A3724E">
        <w:t>d</w:t>
      </w:r>
      <w:r w:rsidRPr="00760F8D">
        <w:t xml:space="preserve"> the marginal AIC for the fixed effects (Akaike’s information theoretic; </w:t>
      </w:r>
      <w:r w:rsidRPr="0053010A">
        <w:rPr>
          <w:highlight w:val="yellow"/>
        </w:rPr>
        <w:t>Akaike 1974</w:t>
      </w:r>
      <w:r w:rsidRPr="00760F8D">
        <w:t xml:space="preserve">) using the </w:t>
      </w:r>
      <w:proofErr w:type="spellStart"/>
      <w:r w:rsidRPr="00760F8D">
        <w:t>TMBhelper</w:t>
      </w:r>
      <w:proofErr w:type="spellEnd"/>
      <w:r w:rsidRPr="00760F8D">
        <w:t xml:space="preserve"> package.</w:t>
      </w:r>
    </w:p>
    <w:p w14:paraId="7ED71515" w14:textId="01888EC5" w:rsidR="00455E0F" w:rsidRDefault="00455E0F" w:rsidP="00455E0F">
      <w:pPr>
        <w:ind w:firstLine="720"/>
      </w:pPr>
      <w:r w:rsidRPr="00760F8D">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760F8D">
        <w:t>i</w:t>
      </w:r>
      <w:proofErr w:type="spellEnd"/>
      <w:r w:rsidRPr="00760F8D">
        <w:t>) zero, one</w:t>
      </w:r>
      <w:r w:rsidR="008A11A6">
        <w:t>,</w:t>
      </w:r>
      <w:r w:rsidRPr="00760F8D">
        <w:t xml:space="preserve"> or two marine covariates and ii) </w:t>
      </w:r>
      <w:r w:rsidR="00586F2B">
        <w:t>only two-covariate models</w:t>
      </w:r>
      <w:r w:rsidRPr="00760F8D">
        <w:t xml:space="preserve"> </w:t>
      </w:r>
      <w:r w:rsidR="00586F2B">
        <w:t>where the correlation between covariates was less 0.7</w:t>
      </w:r>
      <w:r w:rsidR="00E22112">
        <w:t>. Furthermore, initial analyse</w:t>
      </w:r>
      <w:r w:rsidRPr="00760F8D">
        <w:t xml:space="preserve">s indicated that estimating random effects </w:t>
      </w:r>
      <w:r w:rsidR="00E22112">
        <w:t xml:space="preserve">for </w:t>
      </w:r>
      <w:r w:rsidRPr="00760F8D">
        <w:t xml:space="preserve">day, year, and the day/year interaction in a single model produced an over-fit to the data. Models with all three random effects </w:t>
      </w:r>
      <w:r w:rsidR="00B322CB">
        <w:t xml:space="preserve">did converge in some instances, </w:t>
      </w:r>
      <w:r w:rsidRPr="00760F8D">
        <w:t>but the time-series of random effects for either the day or year were so small (&lt;1e-4 in most cases) as to be meaningless. Therefore, we restricted our analysis to no more than two random processes for day, year, and the day</w:t>
      </w:r>
      <w:r w:rsidR="00E22112">
        <w:t>/</w:t>
      </w:r>
      <w:r w:rsidRPr="00760F8D">
        <w:t>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48AD6249" w14:textId="77777777" w:rsidR="00602D90" w:rsidRDefault="00602D90" w:rsidP="00602D90">
      <w:pPr>
        <w:rPr>
          <w:i/>
        </w:rPr>
      </w:pPr>
      <w:r>
        <w:rPr>
          <w:i/>
        </w:rPr>
        <w:t>Model validation</w:t>
      </w:r>
    </w:p>
    <w:p w14:paraId="1E095A2A" w14:textId="377D00FB" w:rsidR="005009C7" w:rsidRDefault="00524321" w:rsidP="002B2075">
      <w:pPr>
        <w:rPr>
          <w:b/>
        </w:rPr>
      </w:pPr>
      <w:r>
        <w:tab/>
        <w:t>To validate that the fixed-effects and variance parameters for our model (</w:t>
      </w:r>
      <m:oMath>
        <m:r>
          <m:rPr>
            <m:sty m:val="b"/>
          </m:rPr>
          <w:rPr>
            <w:rFonts w:ascii="Cambria Math" w:hAnsi="Cambria Math"/>
          </w:rPr>
          <m:t>θ</m:t>
        </m:r>
      </m:oMath>
      <w:r>
        <w:rPr>
          <w:b/>
        </w:rPr>
        <w:t xml:space="preserve"> </w:t>
      </w:r>
      <w:r>
        <w:t xml:space="preserve">and </w:t>
      </w:r>
      <m:oMath>
        <m:r>
          <m:rPr>
            <m:sty m:val="b"/>
          </m:rPr>
          <w:rPr>
            <w:rFonts w:ascii="Cambria Math" w:hAnsi="Cambria Math"/>
          </w:rPr>
          <m:t>γ</m:t>
        </m:r>
      </m:oMath>
      <w:r w:rsidRPr="00C61069">
        <w:t>, respectively</w:t>
      </w:r>
      <w:r>
        <w:t xml:space="preserve">) are estimable and unbiased, we conducted </w:t>
      </w:r>
      <w:r w:rsidR="002B4030">
        <w:t xml:space="preserve">simulations in </w:t>
      </w:r>
      <w:r>
        <w:t xml:space="preserve">three by three factorial design - three separate trials for three different </w:t>
      </w:r>
      <w:r w:rsidR="002B4030">
        <w:t xml:space="preserve">simulation </w:t>
      </w:r>
      <w:r>
        <w:t xml:space="preserve">experiments (see Table.A2 for a list of simulation R scripts). </w:t>
      </w:r>
      <w:r w:rsidR="005E0B05">
        <w:t>T</w:t>
      </w:r>
      <w:r w:rsidR="005009C7">
        <w:t xml:space="preserve">he </w:t>
      </w:r>
      <w:r w:rsidR="005E0B05">
        <w:t xml:space="preserve">simulation model drew random day and day/year interaction effects </w:t>
      </w:r>
      <w:r w:rsidR="001B41F1">
        <w:t xml:space="preserve">from </w:t>
      </w:r>
      <w:r w:rsidR="005009C7">
        <w:t xml:space="preserve">the </w:t>
      </w:r>
      <w:r>
        <w:t>probability distributions for the random effects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b"/>
                  </m:rPr>
                  <w:rPr>
                    <w:rFonts w:ascii="Cambria Math" w:hAnsi="Cambria Math"/>
                  </w:rPr>
                  <m:t>ϵ</m:t>
                </m:r>
              </m:e>
              <m:e>
                <m:sSub>
                  <m:sSubPr>
                    <m:ctrlPr>
                      <w:rPr>
                        <w:rFonts w:ascii="Cambria Math" w:eastAsiaTheme="minorEastAsia" w:hAnsi="Cambria Math"/>
                        <w:b/>
                      </w:rPr>
                    </m:ctrlPr>
                  </m:sSubPr>
                  <m:e>
                    <m:r>
                      <m:rPr>
                        <m:sty m:val="b"/>
                      </m:rPr>
                      <w:rPr>
                        <w:rFonts w:ascii="Cambria Math" w:eastAsiaTheme="minorEastAsia" w:hAnsi="Cambria Math"/>
                      </w:rPr>
                      <m:t>γ</m:t>
                    </m:r>
                  </m:e>
                  <m:sub>
                    <m:r>
                      <m:rPr>
                        <m:sty m:val="b"/>
                      </m:rPr>
                      <w:rPr>
                        <w:rFonts w:ascii="Cambria Math" w:eastAsiaTheme="minorEastAsia" w:hAnsi="Cambria Math"/>
                      </w:rPr>
                      <m:t>mle</m:t>
                    </m:r>
                  </m:sub>
                </m:sSub>
              </m:e>
            </m:d>
          </m:e>
        </m:func>
      </m:oMath>
      <w:r>
        <w:t>)</w:t>
      </w:r>
      <w:r w:rsidR="005E0B05">
        <w:t>, and random numbers of fish surviving on each day and year from</w:t>
      </w:r>
      <w:r>
        <w:t xml:space="preserve"> </w:t>
      </w:r>
      <w:r w:rsidR="005009C7">
        <w:t xml:space="preserve">the </w:t>
      </w:r>
      <w:r>
        <w:t>measurement</w:t>
      </w:r>
      <w:r w:rsidR="005E0B05">
        <w:t xml:space="preserve"> probability based on the fixed and random effects</w:t>
      </w:r>
      <w:r>
        <w:t xml:space="preserve"> (</w:t>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i/>
                  </w:rPr>
                </m:ctrlPr>
              </m:dPr>
              <m:e>
                <m:r>
                  <m:rPr>
                    <m:sty m:val="p"/>
                  </m:rPr>
                  <w:rPr>
                    <w:rFonts w:ascii="Cambria Math" w:hAnsi="Cambria Math"/>
                  </w:rPr>
                  <m:t>Data</m:t>
                </m:r>
              </m:e>
              <m:e>
                <m:sSub>
                  <m:sSubPr>
                    <m:ctrlPr>
                      <w:rPr>
                        <w:rFonts w:ascii="Cambria Math" w:hAnsi="Cambria Math"/>
                        <w:b/>
                      </w:rPr>
                    </m:ctrlPr>
                  </m:sSubPr>
                  <m:e>
                    <m:r>
                      <m:rPr>
                        <m:sty m:val="b"/>
                      </m:rPr>
                      <w:rPr>
                        <w:rFonts w:ascii="Cambria Math" w:hAnsi="Cambria Math"/>
                      </w:rPr>
                      <m:t>θ</m:t>
                    </m:r>
                  </m:e>
                  <m:sub>
                    <m:r>
                      <m:rPr>
                        <m:sty m:val="b"/>
                      </m:rPr>
                      <w:rPr>
                        <w:rFonts w:ascii="Cambria Math" w:hAnsi="Cambria Math"/>
                      </w:rPr>
                      <m:t>mle</m:t>
                    </m:r>
                  </m:sub>
                </m:sSub>
                <m:r>
                  <w:rPr>
                    <w:rFonts w:ascii="Cambria Math" w:hAnsi="Cambria Math"/>
                  </w:rPr>
                  <m:t>,</m:t>
                </m:r>
                <m:r>
                  <m:rPr>
                    <m:sty m:val="b"/>
                  </m:rPr>
                  <w:rPr>
                    <w:rFonts w:ascii="Cambria Math" w:hAnsi="Cambria Math"/>
                  </w:rPr>
                  <m:t>ϵ</m:t>
                </m:r>
              </m:e>
            </m:d>
          </m:e>
        </m:func>
        <m:r>
          <w:rPr>
            <w:rFonts w:ascii="Cambria Math" w:hAnsi="Cambria Math"/>
          </w:rPr>
          <m:t>)</m:t>
        </m:r>
      </m:oMath>
      <w:r w:rsidR="001B41F1">
        <w:t xml:space="preserve"> (see </w:t>
      </w:r>
      <w:r w:rsidR="001B41F1">
        <w:fldChar w:fldCharType="begin"/>
      </w:r>
      <w:r w:rsidR="001B41F1">
        <w:instrText xml:space="preserve"> REF _Ref37697540 </w:instrText>
      </w:r>
      <w:r w:rsidR="001B41F1">
        <w:fldChar w:fldCharType="separate"/>
      </w:r>
      <w:r w:rsidR="006E63D9">
        <w:t xml:space="preserve">Equation </w:t>
      </w:r>
      <w:r w:rsidR="006E63D9">
        <w:rPr>
          <w:noProof/>
        </w:rPr>
        <w:t>8</w:t>
      </w:r>
      <w:r w:rsidR="001B41F1">
        <w:fldChar w:fldCharType="end"/>
      </w:r>
      <w:r w:rsidR="001B41F1">
        <w:t>)</w:t>
      </w:r>
      <w:r w:rsidRPr="00C61069">
        <w:t>.</w:t>
      </w:r>
      <w:r w:rsidR="005E0B05">
        <w:t xml:space="preserve"> The experiment were conducted for wild fish only. Each trial consisted of 500 randomly drawn data sets, and unless otherwise stated in an </w:t>
      </w:r>
      <w:r w:rsidR="005E0B05">
        <w:lastRenderedPageBreak/>
        <w:t xml:space="preserve">experiment, the parameters of the simulation model were equal to </w:t>
      </w:r>
      <w:proofErr w:type="spellStart"/>
      <w:r w:rsidR="005E0B05">
        <w:t>mle</w:t>
      </w:r>
      <w:proofErr w:type="spellEnd"/>
      <w:r w:rsidR="005E0B05">
        <w:t xml:space="preserve"> parameter estimates from the model with the lowest AIC. For each simulated data set, an estimation model in TMB with the same statistical properties as the simulation model was used to estimate the parameters of the model fit to simulated data. The estimated parameters for </w:t>
      </w:r>
      <w:r w:rsidR="003C6F4C">
        <w:t>the k</w:t>
      </w:r>
      <w:r w:rsidR="003C6F4C">
        <w:rPr>
          <w:vertAlign w:val="superscript"/>
        </w:rPr>
        <w:t>th</w:t>
      </w:r>
      <w:r w:rsidR="003C6F4C">
        <w:t xml:space="preserve"> simulated data for trial h and experiment e </w:t>
      </w:r>
      <m:oMath>
        <m:d>
          <m:dPr>
            <m:ctrlPr>
              <w:rPr>
                <w:rFonts w:ascii="Cambria Math" w:hAnsi="Cambria Math"/>
                <w:i/>
              </w:rPr>
            </m:ctrlPr>
          </m:dPr>
          <m:e>
            <m:sSub>
              <m:sSubPr>
                <m:ctrlPr>
                  <w:rPr>
                    <w:rFonts w:ascii="Cambria Math" w:hAnsi="Cambria Math"/>
                    <w:b/>
                  </w:rPr>
                </m:ctrlPr>
              </m:sSubPr>
              <m:e>
                <m:acc>
                  <m:accPr>
                    <m:ctrlPr>
                      <w:rPr>
                        <w:rFonts w:ascii="Cambria Math" w:hAnsi="Cambria Math"/>
                        <w:b/>
                      </w:rPr>
                    </m:ctrlPr>
                  </m:accPr>
                  <m:e>
                    <m:r>
                      <m:rPr>
                        <m:sty m:val="b"/>
                      </m:rPr>
                      <w:rPr>
                        <w:rFonts w:ascii="Cambria Math" w:hAnsi="Cambria Math"/>
                      </w:rPr>
                      <m:t>θ</m:t>
                    </m:r>
                    <m:ctrlPr>
                      <w:rPr>
                        <w:rFonts w:ascii="Cambria Math" w:hAnsi="Cambria Math"/>
                        <w:b/>
                        <w:i/>
                      </w:rPr>
                    </m:ctrlPr>
                  </m:e>
                </m:acc>
              </m:e>
              <m:sub>
                <m:r>
                  <m:rPr>
                    <m:sty m:val="p"/>
                  </m:rPr>
                  <w:rPr>
                    <w:rFonts w:ascii="Cambria Math" w:hAnsi="Cambria Math"/>
                  </w:rPr>
                  <m:t>k,h,e</m:t>
                </m:r>
              </m:sub>
            </m:sSub>
            <m:r>
              <m:rPr>
                <m:sty m:val="bi"/>
              </m:rPr>
              <w:rPr>
                <w:rFonts w:ascii="Cambria Math" w:hAnsi="Cambria Math"/>
              </w:rPr>
              <m:t xml:space="preserve"> </m:t>
            </m:r>
            <m:r>
              <m:rPr>
                <m:sty m:val="p"/>
              </m:rPr>
              <w:rPr>
                <w:rFonts w:ascii="Cambria Math" w:hAnsi="Cambria Math"/>
              </w:rPr>
              <m:t>and</m:t>
            </m:r>
            <m:r>
              <m:rPr>
                <m:sty m:val="bi"/>
              </m:rPr>
              <w:rPr>
                <w:rFonts w:ascii="Cambria Math" w:hAnsi="Cambria Math"/>
              </w:rPr>
              <m:t xml:space="preserve"> </m:t>
            </m:r>
            <m:sSub>
              <m:sSubPr>
                <m:ctrlPr>
                  <w:rPr>
                    <w:rFonts w:ascii="Cambria Math" w:hAnsi="Cambria Math"/>
                    <w:b/>
                  </w:rPr>
                </m:ctrlPr>
              </m:sSubPr>
              <m:e>
                <m:acc>
                  <m:accPr>
                    <m:ctrlPr>
                      <w:rPr>
                        <w:rFonts w:ascii="Cambria Math" w:hAnsi="Cambria Math"/>
                        <w:b/>
                      </w:rPr>
                    </m:ctrlPr>
                  </m:accPr>
                  <m:e>
                    <m:r>
                      <m:rPr>
                        <m:sty m:val="bi"/>
                      </m:rPr>
                      <w:rPr>
                        <w:rFonts w:ascii="Cambria Math" w:hAnsi="Cambria Math"/>
                      </w:rPr>
                      <m:t>γ</m:t>
                    </m:r>
                    <m:ctrlPr>
                      <w:rPr>
                        <w:rFonts w:ascii="Cambria Math" w:hAnsi="Cambria Math"/>
                        <w:b/>
                        <w:i/>
                      </w:rPr>
                    </m:ctrlPr>
                  </m:e>
                </m:acc>
              </m:e>
              <m:sub>
                <m:r>
                  <m:rPr>
                    <m:sty m:val="p"/>
                  </m:rPr>
                  <w:rPr>
                    <w:rFonts w:ascii="Cambria Math" w:hAnsi="Cambria Math"/>
                  </w:rPr>
                  <m:t>k,h,e</m:t>
                </m:r>
              </m:sub>
            </m:sSub>
          </m:e>
        </m:d>
      </m:oMath>
      <w:r w:rsidR="003C6F4C">
        <w:t xml:space="preserve"> </w:t>
      </w:r>
      <w:r w:rsidR="005E0B05">
        <w:t xml:space="preserve">were then compared to the true parameters values </w:t>
      </w:r>
      <m:oMath>
        <m:d>
          <m:dPr>
            <m:ctrlPr>
              <w:rPr>
                <w:rFonts w:ascii="Cambria Math" w:hAnsi="Cambria Math"/>
                <w:i/>
              </w:rPr>
            </m:ctrlPr>
          </m:dPr>
          <m:e>
            <m:sSub>
              <m:sSubPr>
                <m:ctrlPr>
                  <w:rPr>
                    <w:rFonts w:ascii="Cambria Math" w:hAnsi="Cambria Math"/>
                    <w:b/>
                  </w:rPr>
                </m:ctrlPr>
              </m:sSubPr>
              <m:e>
                <m:r>
                  <m:rPr>
                    <m:sty m:val="b"/>
                  </m:rPr>
                  <w:rPr>
                    <w:rFonts w:ascii="Cambria Math" w:hAnsi="Cambria Math"/>
                  </w:rPr>
                  <m:t>θ</m:t>
                </m:r>
              </m:e>
              <m:sub>
                <m:r>
                  <m:rPr>
                    <m:sty m:val="b"/>
                  </m:rPr>
                  <w:rPr>
                    <w:rFonts w:ascii="Cambria Math" w:hAnsi="Cambria Math"/>
                  </w:rPr>
                  <m:t>mle</m:t>
                </m:r>
              </m:sub>
            </m:sSub>
            <m:r>
              <m:rPr>
                <m:sty m:val="bi"/>
              </m:rPr>
              <w:rPr>
                <w:rFonts w:ascii="Cambria Math" w:hAnsi="Cambria Math"/>
              </w:rPr>
              <m:t xml:space="preserve"> </m:t>
            </m:r>
            <m:r>
              <m:rPr>
                <m:sty m:val="p"/>
              </m:rPr>
              <w:rPr>
                <w:rFonts w:ascii="Cambria Math" w:hAnsi="Cambria Math"/>
              </w:rPr>
              <m:t>and</m:t>
            </m:r>
            <m:r>
              <m:rPr>
                <m:sty m:val="bi"/>
              </m:rPr>
              <w:rPr>
                <w:rFonts w:ascii="Cambria Math" w:hAnsi="Cambria Math"/>
              </w:rPr>
              <m:t xml:space="preserve"> </m:t>
            </m:r>
            <m:sSub>
              <m:sSubPr>
                <m:ctrlPr>
                  <w:rPr>
                    <w:rFonts w:ascii="Cambria Math" w:hAnsi="Cambria Math"/>
                    <w:b/>
                  </w:rPr>
                </m:ctrlPr>
              </m:sSubPr>
              <m:e>
                <m:r>
                  <m:rPr>
                    <m:sty m:val="b"/>
                  </m:rPr>
                  <w:rPr>
                    <w:rFonts w:ascii="Cambria Math" w:hAnsi="Cambria Math"/>
                  </w:rPr>
                  <m:t>γ</m:t>
                </m:r>
              </m:e>
              <m:sub>
                <m:r>
                  <m:rPr>
                    <m:sty m:val="b"/>
                  </m:rPr>
                  <w:rPr>
                    <w:rFonts w:ascii="Cambria Math" w:hAnsi="Cambria Math"/>
                  </w:rPr>
                  <m:t>mle</m:t>
                </m:r>
              </m:sub>
            </m:sSub>
          </m:e>
        </m:d>
      </m:oMath>
      <w:r w:rsidR="005E0B05">
        <w:t xml:space="preserve"> </w:t>
      </w:r>
      <w:r w:rsidR="003C6F4C">
        <w:t xml:space="preserve">of </w:t>
      </w:r>
      <w:r w:rsidR="005E0B05">
        <w:t xml:space="preserve">the </w:t>
      </w:r>
      <w:r w:rsidR="003C6F4C">
        <w:t xml:space="preserve">simulation </w:t>
      </w:r>
      <w:r w:rsidR="005E0B05">
        <w:t>model.</w:t>
      </w:r>
      <w:r>
        <w:rPr>
          <w:b/>
        </w:rPr>
        <w:t xml:space="preserve"> </w:t>
      </w:r>
    </w:p>
    <w:p w14:paraId="70E7B616" w14:textId="66C804A4" w:rsidR="002B2075" w:rsidRDefault="00524321" w:rsidP="00725D12">
      <w:pPr>
        <w:ind w:firstLine="720"/>
      </w:pPr>
      <w:r>
        <w:t>The first experiment examined the effects of sample size by sett</w:t>
      </w:r>
      <w:r w:rsidR="001B41F1">
        <w:t>ing the simulated samples equal</w:t>
      </w:r>
      <w:r>
        <w:t xml:space="preserve"> to 50%, 100%, and 500% of the observed sample </w:t>
      </w:r>
      <w:proofErr w:type="gramStart"/>
      <w:r>
        <w:t xml:space="preserve">sizes </w:t>
      </w:r>
      <w:proofErr w:type="gramEnd"/>
      <m:oMath>
        <m:d>
          <m:dPr>
            <m:ctrlPr>
              <w:rPr>
                <w:rFonts w:ascii="Cambria Math" w:hAnsi="Cambria Math"/>
                <w:i/>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r=wild,j,t</m:t>
                </m:r>
              </m:sub>
            </m:sSub>
          </m:e>
        </m:d>
      </m:oMath>
      <w:r>
        <w:t xml:space="preserve">. </w:t>
      </w:r>
      <w:r w:rsidR="005009C7">
        <w:t xml:space="preserve">The second experiment examined the </w:t>
      </w:r>
      <w:r w:rsidR="003819B3">
        <w:t xml:space="preserve">effect of </w:t>
      </w:r>
      <w:r>
        <w:t xml:space="preserve">correlation </w:t>
      </w:r>
      <w:r w:rsidR="005009C7">
        <w:t xml:space="preserve">for </w:t>
      </w:r>
      <w:r>
        <w:t xml:space="preserve">the day </w:t>
      </w:r>
      <w:r w:rsidR="005009C7">
        <w:t>by fixing</w:t>
      </w:r>
      <w:r>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wild,j</m:t>
                </m:r>
              </m:e>
            </m:d>
          </m:sup>
        </m:sSup>
      </m:oMath>
      <w:r w:rsidR="005009C7">
        <w:t xml:space="preserve"> to </w:t>
      </w:r>
      <w:r>
        <w:t xml:space="preserve">0.1, 0.5, or 0.9. Similarly, for the third experiment, we </w:t>
      </w:r>
      <w:r w:rsidR="005009C7">
        <w:t xml:space="preserve">examined </w:t>
      </w:r>
      <w:r>
        <w:t xml:space="preserve">the </w:t>
      </w:r>
      <w:r w:rsidR="003819B3">
        <w:t xml:space="preserve">effects of the </w:t>
      </w:r>
      <w:r>
        <w:t xml:space="preserve">correlations </w:t>
      </w:r>
      <w:r w:rsidR="001B41F1">
        <w:t>for</w:t>
      </w:r>
      <w:r>
        <w:t xml:space="preserve"> the day/year interaction </w:t>
      </w:r>
      <w:r w:rsidR="001B41F1">
        <w:t>b</w:t>
      </w:r>
      <w:r w:rsidR="005009C7">
        <w:t xml:space="preserve">y fixing both </w:t>
      </w:r>
      <m:oMath>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wild,j</m:t>
                </m:r>
              </m:e>
            </m:d>
          </m:sup>
        </m:sSubSup>
      </m:oMath>
      <w:r w:rsidR="005009C7">
        <w:t xml:space="preserve"> and </w:t>
      </w:r>
      <m:oMath>
        <m:r>
          <m:rPr>
            <m:sty m:val="p"/>
          </m:rPr>
          <w:rPr>
            <w:rFonts w:ascii="Cambria Math" w:eastAsiaTheme="minorEastAsia" w:hAnsi="Cambria Math"/>
          </w:rPr>
          <m:t xml:space="preserve"> </m:t>
        </m:r>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wild,t</m:t>
                </m:r>
              </m:e>
            </m:d>
          </m:sup>
        </m:sSubSup>
      </m:oMath>
      <w:r w:rsidR="005009C7">
        <w:t xml:space="preserve"> </w:t>
      </w:r>
      <w:r w:rsidR="001B41F1">
        <w:t xml:space="preserve">equal </w:t>
      </w:r>
      <w:r w:rsidR="005009C7">
        <w:t xml:space="preserve">to </w:t>
      </w:r>
      <w:r>
        <w:t xml:space="preserve">0.1, 0.5, or 0.9.  </w:t>
      </w:r>
    </w:p>
    <w:p w14:paraId="3BF26BBB" w14:textId="3E4B329E" w:rsidR="004A7A53" w:rsidRDefault="002B2075" w:rsidP="00725D12">
      <w:r>
        <w:tab/>
        <w:t>Previous mixed-effect</w:t>
      </w:r>
      <w:r w:rsidR="0040584A">
        <w:t>s</w:t>
      </w:r>
      <w:r>
        <w:t xml:space="preserve"> models </w:t>
      </w:r>
      <w:r w:rsidR="0040584A">
        <w:t xml:space="preserve">for estimating </w:t>
      </w:r>
      <w:r>
        <w:t xml:space="preserve">SAR </w:t>
      </w:r>
      <w:r w:rsidR="001B41F1">
        <w:t xml:space="preserve">used the lme4 package in R (Bates et al. 2015) and </w:t>
      </w:r>
      <w:r w:rsidR="00E34227">
        <w:t xml:space="preserve">treated </w:t>
      </w:r>
      <w:r w:rsidR="001B41F1">
        <w:t xml:space="preserve">the day effect with a fixed-effect for </w:t>
      </w:r>
      <w:r w:rsidR="00E34227">
        <w:t>day</w:t>
      </w:r>
      <w:r w:rsidR="00263B13">
        <w:t xml:space="preserve">, </w:t>
      </w:r>
      <w:r w:rsidR="00E34227">
        <w:t>day</w:t>
      </w:r>
      <w:r w:rsidR="00C9414D">
        <w:rPr>
          <w:vertAlign w:val="superscript"/>
        </w:rPr>
        <w:t>2</w:t>
      </w:r>
      <w:r w:rsidR="00C9414D">
        <w:t xml:space="preserve">, and </w:t>
      </w:r>
      <w:r w:rsidR="00660035">
        <w:t xml:space="preserve">the day/year interaction </w:t>
      </w:r>
      <w:r w:rsidR="00682D94">
        <w:t>(</w:t>
      </w:r>
      <w:proofErr w:type="spellStart"/>
      <w:r w:rsidR="00263B13">
        <w:t>Scheuerell</w:t>
      </w:r>
      <w:proofErr w:type="spellEnd"/>
      <w:r w:rsidR="00263B13">
        <w:t xml:space="preserve"> et al. 2009, </w:t>
      </w:r>
      <w:r w:rsidR="00682D94">
        <w:t>Gosselin et al. 2017</w:t>
      </w:r>
      <w:r>
        <w:t xml:space="preserve">). </w:t>
      </w:r>
      <w:r w:rsidR="00E34227">
        <w:t xml:space="preserve">We were interested to determine </w:t>
      </w:r>
      <w:r w:rsidR="005009C7">
        <w:t xml:space="preserve">if </w:t>
      </w:r>
      <w:r w:rsidR="00C9414D">
        <w:t>the</w:t>
      </w:r>
      <w:r w:rsidR="00E34227">
        <w:t xml:space="preserve"> </w:t>
      </w:r>
      <w:r w:rsidR="00660035">
        <w:t xml:space="preserve">previous fixed-effects </w:t>
      </w:r>
      <w:r w:rsidR="00E34227">
        <w:t xml:space="preserve">models </w:t>
      </w:r>
      <w:r w:rsidR="00263B13">
        <w:t xml:space="preserve">could </w:t>
      </w:r>
      <w:r w:rsidR="00E34227">
        <w:t xml:space="preserve">lead to </w:t>
      </w:r>
      <w:r w:rsidR="00660035">
        <w:t xml:space="preserve">differences </w:t>
      </w:r>
      <w:r w:rsidR="00E34227">
        <w:t xml:space="preserve">in </w:t>
      </w:r>
      <w:r w:rsidR="00263B13">
        <w:t xml:space="preserve">the </w:t>
      </w:r>
      <w:r w:rsidR="00E34227">
        <w:t xml:space="preserve">expectation and standard error for the survival. </w:t>
      </w:r>
      <w:r w:rsidR="00C9414D">
        <w:t>We simulated</w:t>
      </w:r>
      <w:r w:rsidR="002B4030">
        <w:t xml:space="preserve"> an additional </w:t>
      </w:r>
      <w:r w:rsidR="0040584A">
        <w:t xml:space="preserve">500 data </w:t>
      </w:r>
      <w:r w:rsidR="002610A0">
        <w:t xml:space="preserve">sets </w:t>
      </w:r>
      <w:r w:rsidR="00C9414D">
        <w:t xml:space="preserve">from the </w:t>
      </w:r>
      <w:r w:rsidR="00C36434">
        <w:t xml:space="preserve">simulation </w:t>
      </w:r>
      <w:r w:rsidR="00C9414D">
        <w:t xml:space="preserve">model </w:t>
      </w:r>
      <w:r w:rsidR="002610A0">
        <w:t xml:space="preserve">for wild fish </w:t>
      </w:r>
      <w:r w:rsidR="0040584A">
        <w:t xml:space="preserve">based on the </w:t>
      </w:r>
      <w:proofErr w:type="spellStart"/>
      <w:r w:rsidR="0040584A">
        <w:t>mle</w:t>
      </w:r>
      <w:proofErr w:type="spellEnd"/>
      <w:r w:rsidR="0040584A">
        <w:t xml:space="preserve"> parameters </w:t>
      </w:r>
      <w:r w:rsidR="002610A0">
        <w:t xml:space="preserve">from </w:t>
      </w:r>
      <w:r w:rsidR="005009C7">
        <w:t>the</w:t>
      </w:r>
      <w:r w:rsidR="00E34227">
        <w:t xml:space="preserve"> </w:t>
      </w:r>
      <w:r w:rsidR="0040584A">
        <w:t>model with the lowest AIC</w:t>
      </w:r>
      <w:r w:rsidR="00C9414D">
        <w:t xml:space="preserve"> </w:t>
      </w:r>
      <w:r w:rsidR="005009C7">
        <w:t>(</w:t>
      </w:r>
      <w:r w:rsidR="005009C7">
        <w:fldChar w:fldCharType="begin"/>
      </w:r>
      <w:r w:rsidR="005009C7">
        <w:instrText xml:space="preserve"> REF _Ref33013487 </w:instrText>
      </w:r>
      <w:r w:rsidR="005009C7">
        <w:fldChar w:fldCharType="separate"/>
      </w:r>
      <w:r w:rsidR="006E63D9">
        <w:t xml:space="preserve">Table </w:t>
      </w:r>
      <w:r w:rsidR="006E63D9">
        <w:rPr>
          <w:noProof/>
        </w:rPr>
        <w:t>4</w:t>
      </w:r>
      <w:r w:rsidR="005009C7">
        <w:fldChar w:fldCharType="end"/>
      </w:r>
      <w:r w:rsidR="005009C7">
        <w:t>)</w:t>
      </w:r>
      <w:r w:rsidR="00C9414D">
        <w:t xml:space="preserve"> and then compared parameter estimates from the estimation model using TMB </w:t>
      </w:r>
      <w:r w:rsidR="004A7A53">
        <w:t xml:space="preserve">with a </w:t>
      </w:r>
      <w:r w:rsidR="00660035">
        <w:t>fixed</w:t>
      </w:r>
      <w:r w:rsidR="00C9414D">
        <w:t>-effect</w:t>
      </w:r>
      <w:r w:rsidR="004A7A53">
        <w:t xml:space="preserve">s model estimated using </w:t>
      </w:r>
      <w:proofErr w:type="spellStart"/>
      <w:r w:rsidR="00660035">
        <w:t>glm</w:t>
      </w:r>
      <w:proofErr w:type="spellEnd"/>
      <w:r w:rsidR="00660035">
        <w:t xml:space="preserve"> function </w:t>
      </w:r>
      <w:r w:rsidR="004A7A53">
        <w:t>in R</w:t>
      </w:r>
      <w:r w:rsidR="00660035">
        <w:t xml:space="preserve"> (R Core Team, 2018)</w:t>
      </w:r>
      <w:r w:rsidR="00C36434">
        <w:t xml:space="preserve">. For the </w:t>
      </w:r>
      <w:proofErr w:type="spellStart"/>
      <w:r w:rsidR="00660035">
        <w:t>glm</w:t>
      </w:r>
      <w:proofErr w:type="spellEnd"/>
      <w:r w:rsidR="00660035">
        <w:t xml:space="preserve"> </w:t>
      </w:r>
      <w:r w:rsidR="00C36434">
        <w:t xml:space="preserve">we used </w:t>
      </w:r>
      <w:r w:rsidR="004A7A53">
        <w:t xml:space="preserve">binomial </w:t>
      </w:r>
      <w:r w:rsidR="00C36434">
        <w:t>model with a log-</w:t>
      </w:r>
      <w:r w:rsidR="004A7A53">
        <w:t>link functi</w:t>
      </w:r>
      <w:r w:rsidR="00980C83">
        <w:t>on</w:t>
      </w:r>
      <w:proofErr w:type="gramStart"/>
      <w:r w:rsidR="00980C83">
        <w:t xml:space="preserve">, </w:t>
      </w:r>
      <w:proofErr w:type="gramEnd"/>
      <m:oMath>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i</m:t>
            </m:r>
            <m:r>
              <m:rPr>
                <m:sty m:val="p"/>
              </m:rPr>
              <w:rPr>
                <w:rFonts w:ascii="Cambria Math" w:hAnsi="Cambria Math"/>
              </w:rPr>
              <m:t>,s</m:t>
            </m:r>
          </m:sub>
          <m:sup>
            <m:r>
              <m:rPr>
                <m:sty m:val="p"/>
              </m:rPr>
              <w:rPr>
                <w:rFonts w:ascii="Cambria Math" w:hAnsi="Cambria Math"/>
              </w:rPr>
              <m:t>glm</m:t>
            </m:r>
          </m:sup>
        </m:sSubSup>
      </m:oMath>
      <w:r w:rsidR="00980C83">
        <w:t xml:space="preserve">, </w:t>
      </w:r>
    </w:p>
    <w:p w14:paraId="72C17916" w14:textId="4A0D7CA6" w:rsidR="004A7A53" w:rsidRPr="005225CA" w:rsidRDefault="004A7A53" w:rsidP="004A7A53">
      <w:pPr>
        <w:pStyle w:val="Caption"/>
      </w:pPr>
      <w:r>
        <w:t xml:space="preserve">Equation </w:t>
      </w:r>
      <w:r>
        <w:fldChar w:fldCharType="begin"/>
      </w:r>
      <w:r>
        <w:instrText xml:space="preserve"> SEQ Equation \* ARABIC </w:instrText>
      </w:r>
      <w:r>
        <w:fldChar w:fldCharType="separate"/>
      </w:r>
      <w:r w:rsidR="006E63D9">
        <w:rPr>
          <w:noProof/>
        </w:rPr>
        <w:t>9</w:t>
      </w:r>
      <w:r>
        <w:fldChar w:fldCharType="end"/>
      </w:r>
      <w:r>
        <w:t>.</w:t>
      </w:r>
      <w:r>
        <w:tab/>
      </w:r>
      <m:oMath>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i</m:t>
            </m:r>
            <m:r>
              <m:rPr>
                <m:sty m:val="p"/>
              </m:rPr>
              <w:rPr>
                <w:rFonts w:ascii="Cambria Math" w:hAnsi="Cambria Math"/>
              </w:rPr>
              <m:t>,s</m:t>
            </m:r>
          </m:sub>
          <m:sup>
            <m:r>
              <m:rPr>
                <m:sty m:val="p"/>
              </m:rPr>
              <w:rPr>
                <w:rFonts w:ascii="Cambria Math" w:hAnsi="Cambria Math"/>
              </w:rPr>
              <m:t>glm</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μ</m:t>
            </m:r>
          </m:e>
          <m:sup>
            <m:r>
              <m:rPr>
                <m:sty m:val="p"/>
              </m:rPr>
              <w:rPr>
                <w:rFonts w:ascii="Cambria Math" w:hAnsi="Cambria Math"/>
              </w:rPr>
              <m:t>glm</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PDO</m:t>
            </m:r>
          </m:sub>
          <m:sup>
            <m:r>
              <m:rPr>
                <m:sty m:val="p"/>
              </m:rPr>
              <w:rPr>
                <w:rFonts w:ascii="Cambria Math" w:hAnsi="Cambria Math"/>
              </w:rPr>
              <m:t>glm</m:t>
            </m:r>
          </m:sup>
        </m:sSubSup>
        <m:r>
          <m:rPr>
            <m:sty m:val="p"/>
          </m:rPr>
          <w:rPr>
            <w:rFonts w:ascii="Cambria Math" w:hAnsi="Cambria Math"/>
          </w:rPr>
          <m:t>SS</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CUI</m:t>
            </m:r>
          </m:sub>
          <m:sup>
            <m:r>
              <m:rPr>
                <m:sty m:val="p"/>
              </m:rPr>
              <w:rPr>
                <w:rFonts w:ascii="Cambria Math" w:hAnsi="Cambria Math"/>
              </w:rPr>
              <m:t>glm</m:t>
            </m:r>
          </m:sup>
        </m:sSubSup>
        <m:r>
          <m:rPr>
            <m:sty m:val="p"/>
          </m:rPr>
          <w:rPr>
            <w:rFonts w:ascii="Cambria Math" w:hAnsi="Cambria Math"/>
          </w:rPr>
          <m:t>CU</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t</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m:t>
                </m:r>
                <m:r>
                  <m:rPr>
                    <m:sty m:val="p"/>
                  </m:rPr>
                  <w:rPr>
                    <w:rFonts w:ascii="Cambria Math" w:hAnsi="Cambria Math"/>
                  </w:rPr>
                  <m:t>,</m:t>
                </m:r>
                <m:r>
                  <m:rPr>
                    <m:sty m:val="p"/>
                  </m:rPr>
                  <w:rPr>
                    <w:rFonts w:ascii="Cambria Math" w:hAnsi="Cambria Math"/>
                  </w:rPr>
                  <m:t>glm</m:t>
                </m:r>
              </m:e>
            </m:d>
          </m:sup>
        </m:sSup>
        <m:r>
          <m:rPr>
            <m:sty m:val="p"/>
          </m:rPr>
          <w:rPr>
            <w:rFonts w:ascii="Cambria Math" w:hAnsi="Cambria Math"/>
          </w:rPr>
          <m:t>j+</m:t>
        </m:r>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sSup>
                  <m:sSupPr>
                    <m:ctrlPr>
                      <w:rPr>
                        <w:rFonts w:ascii="Cambria Math" w:hAnsi="Cambria Math"/>
                      </w:rPr>
                    </m:ctrlPr>
                  </m:sSupPr>
                  <m:e>
                    <m:r>
                      <m:rPr>
                        <m:sty m:val="p"/>
                      </m:rPr>
                      <w:rPr>
                        <w:rFonts w:ascii="Cambria Math" w:hAnsi="Cambria Math"/>
                      </w:rPr>
                      <m:t>j</m:t>
                    </m:r>
                  </m:e>
                  <m:sup>
                    <m:r>
                      <m:rPr>
                        <m:sty m:val="p"/>
                      </m:rPr>
                      <w:rPr>
                        <w:rFonts w:ascii="Cambria Math" w:hAnsi="Cambria Math"/>
                      </w:rPr>
                      <m:t>2</m:t>
                    </m:r>
                  </m:sup>
                </m:sSup>
                <m:r>
                  <w:rPr>
                    <w:rFonts w:ascii="Cambria Math" w:hAnsi="Cambria Math"/>
                  </w:rPr>
                  <m:t>,</m:t>
                </m:r>
                <m:r>
                  <m:rPr>
                    <m:sty m:val="p"/>
                  </m:rPr>
                  <w:rPr>
                    <w:rFonts w:ascii="Cambria Math" w:hAnsi="Cambria Math"/>
                  </w:rPr>
                  <m:t>glm</m:t>
                </m:r>
              </m:e>
            </m:d>
          </m:sup>
        </m:sSup>
        <m:sSup>
          <m:sSupPr>
            <m:ctrlPr>
              <w:rPr>
                <w:rFonts w:ascii="Cambria Math" w:hAnsi="Cambria Math"/>
              </w:rPr>
            </m:ctrlPr>
          </m:sSupPr>
          <m:e>
            <m:r>
              <m:rPr>
                <m:sty m:val="p"/>
              </m:rPr>
              <w:rPr>
                <w:rFonts w:ascii="Cambria Math" w:hAnsi="Cambria Math"/>
              </w:rPr>
              <m:t>j</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yr</m:t>
                </m:r>
                <m:r>
                  <w:rPr>
                    <w:rFonts w:ascii="Cambria Math" w:hAnsi="Cambria Math"/>
                  </w:rPr>
                  <m:t>,</m:t>
                </m:r>
                <m:r>
                  <m:rPr>
                    <m:sty m:val="p"/>
                  </m:rPr>
                  <w:rPr>
                    <w:rFonts w:ascii="Cambria Math" w:hAnsi="Cambria Math"/>
                  </w:rPr>
                  <m:t>glm</m:t>
                </m:r>
              </m:e>
            </m:d>
          </m:sup>
        </m:sSup>
        <m:r>
          <m:rPr>
            <m:sty m:val="p"/>
          </m:rPr>
          <w:rPr>
            <w:rFonts w:ascii="Cambria Math" w:hAnsi="Cambria Math"/>
          </w:rPr>
          <m:t>j*yr</m:t>
        </m:r>
      </m:oMath>
      <w:r>
        <w:t>.</w:t>
      </w:r>
    </w:p>
    <w:p w14:paraId="0870406C" w14:textId="77777777" w:rsidR="00DB2C02" w:rsidRDefault="00C36434" w:rsidP="00455E0F">
      <w:proofErr w:type="gramStart"/>
      <w:r>
        <w:lastRenderedPageBreak/>
        <w:t>where</w:t>
      </w:r>
      <w:proofErr w:type="gramEnd"/>
      <w:r>
        <w:t xml:space="preserve">, for the </w:t>
      </w:r>
      <w:proofErr w:type="spellStart"/>
      <w:r>
        <w:t>i</w:t>
      </w:r>
      <w:r w:rsidRPr="00C61069">
        <w:rPr>
          <w:vertAlign w:val="superscript"/>
        </w:rPr>
        <w:t>th</w:t>
      </w:r>
      <w:proofErr w:type="spellEnd"/>
      <w:r>
        <w:t xml:space="preserve"> observation of simulation </w:t>
      </w:r>
      <w:r w:rsidRPr="00725D12">
        <w:t>s</w:t>
      </w:r>
      <w:r w:rsidR="00A8653D">
        <w:t xml:space="preserve">, </w:t>
      </w:r>
      <m:oMath>
        <m:sSup>
          <m:sSupPr>
            <m:ctrlPr>
              <w:rPr>
                <w:rFonts w:ascii="Cambria Math" w:hAnsi="Cambria Math"/>
              </w:rPr>
            </m:ctrlPr>
          </m:sSupPr>
          <m:e>
            <m:r>
              <m:rPr>
                <m:sty m:val="p"/>
              </m:rPr>
              <w:rPr>
                <w:rFonts w:ascii="Cambria Math" w:hAnsi="Cambria Math"/>
              </w:rPr>
              <m:t>μ</m:t>
            </m:r>
          </m:e>
          <m:sup>
            <m:r>
              <m:rPr>
                <m:sty m:val="p"/>
              </m:rPr>
              <w:rPr>
                <w:rFonts w:ascii="Cambria Math" w:hAnsi="Cambria Math"/>
              </w:rPr>
              <m:t>glm</m:t>
            </m:r>
          </m:sup>
        </m:sSup>
      </m:oMath>
      <w:r w:rsidR="00A8653D">
        <w:t xml:space="preserve"> </w:t>
      </w:r>
      <w:r>
        <w:t xml:space="preserve">is the mean survival, </w:t>
      </w:r>
      <m:oMath>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PDO.sum</m:t>
            </m:r>
          </m:sub>
          <m:sup>
            <m:r>
              <m:rPr>
                <m:sty m:val="p"/>
              </m:rPr>
              <w:rPr>
                <w:rFonts w:ascii="Cambria Math" w:hAnsi="Cambria Math"/>
              </w:rPr>
              <m:t>glm</m:t>
            </m:r>
          </m:sup>
        </m:sSubSup>
      </m:oMath>
      <w:r w:rsidR="00012605">
        <w:t xml:space="preserve"> </w:t>
      </w:r>
      <w:r>
        <w:t xml:space="preserve">and </w:t>
      </w:r>
      <m:oMath>
        <m:sSubSup>
          <m:sSubSupPr>
            <m:ctrlPr>
              <w:rPr>
                <w:rFonts w:ascii="Cambria Math" w:hAnsi="Cambria Math"/>
              </w:rPr>
            </m:ctrlPr>
          </m:sSubSupPr>
          <m:e>
            <m:r>
              <m:rPr>
                <m:sty m:val="p"/>
              </m:rPr>
              <w:rPr>
                <w:rFonts w:ascii="Cambria Math" w:hAnsi="Cambria Math"/>
              </w:rPr>
              <m:t>β</m:t>
            </m:r>
          </m:e>
          <m:sub>
            <m:r>
              <m:rPr>
                <m:sty m:val="p"/>
              </m:rPr>
              <w:rPr>
                <w:rFonts w:ascii="Cambria Math" w:hAnsi="Cambria Math"/>
              </w:rPr>
              <m:t>CUI.spr</m:t>
            </m:r>
          </m:sub>
          <m:sup>
            <m:r>
              <m:rPr>
                <m:sty m:val="p"/>
              </m:rPr>
              <w:rPr>
                <w:rFonts w:ascii="Cambria Math" w:hAnsi="Cambria Math"/>
              </w:rPr>
              <m:t>glm</m:t>
            </m:r>
          </m:sup>
        </m:sSubSup>
      </m:oMath>
      <w:r>
        <w:t xml:space="preserve"> are the fixed effects for the environmental covariates, </w:t>
      </w:r>
      <w:r w:rsidR="00660035">
        <w:t xml:space="preserve">and </w:t>
      </w:r>
      <m:oMath>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m:t>
                </m:r>
                <m:r>
                  <m:rPr>
                    <m:sty m:val="p"/>
                  </m:rPr>
                  <w:rPr>
                    <w:rFonts w:ascii="Cambria Math" w:hAnsi="Cambria Math"/>
                  </w:rPr>
                  <m:t>,</m:t>
                </m:r>
                <m:r>
                  <m:rPr>
                    <m:sty m:val="p"/>
                  </m:rPr>
                  <w:rPr>
                    <w:rFonts w:ascii="Cambria Math" w:hAnsi="Cambria Math"/>
                  </w:rPr>
                  <m:t>glm</m:t>
                </m:r>
              </m:e>
            </m:d>
          </m:sup>
        </m:sSup>
      </m:oMath>
      <w:r w:rsidR="00660035">
        <w:t xml:space="preserve">, </w:t>
      </w:r>
      <m:oMath>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sSup>
                  <m:sSupPr>
                    <m:ctrlPr>
                      <w:rPr>
                        <w:rFonts w:ascii="Cambria Math" w:hAnsi="Cambria Math"/>
                      </w:rPr>
                    </m:ctrlPr>
                  </m:sSupPr>
                  <m:e>
                    <m:r>
                      <m:rPr>
                        <m:sty m:val="p"/>
                      </m:rPr>
                      <w:rPr>
                        <w:rFonts w:ascii="Cambria Math" w:hAnsi="Cambria Math"/>
                      </w:rPr>
                      <m:t>j</m:t>
                    </m:r>
                  </m:e>
                  <m:sup>
                    <m:r>
                      <m:rPr>
                        <m:sty m:val="p"/>
                      </m:rPr>
                      <w:rPr>
                        <w:rFonts w:ascii="Cambria Math" w:hAnsi="Cambria Math"/>
                      </w:rPr>
                      <m:t>2</m:t>
                    </m:r>
                  </m:sup>
                </m:sSup>
                <m:r>
                  <m:rPr>
                    <m:sty m:val="p"/>
                  </m:rPr>
                  <w:rPr>
                    <w:rFonts w:ascii="Cambria Math" w:hAnsi="Cambria Math"/>
                  </w:rPr>
                  <m:t>,</m:t>
                </m:r>
                <m:r>
                  <m:rPr>
                    <m:sty m:val="p"/>
                  </m:rPr>
                  <w:rPr>
                    <w:rFonts w:ascii="Cambria Math" w:hAnsi="Cambria Math"/>
                  </w:rPr>
                  <m:t>glm</m:t>
                </m:r>
              </m:e>
            </m:d>
          </m:sup>
        </m:sSup>
      </m:oMath>
      <w:r w:rsidR="00660035">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hAnsi="Cambria Math"/>
                  </w:rPr>
                </m:ctrlPr>
              </m:dPr>
              <m:e>
                <m:r>
                  <m:rPr>
                    <m:sty m:val="p"/>
                  </m:rPr>
                  <w:rPr>
                    <w:rFonts w:ascii="Cambria Math" w:hAnsi="Cambria Math"/>
                  </w:rPr>
                  <m:t>j*yr</m:t>
                </m:r>
                <m:r>
                  <m:rPr>
                    <m:sty m:val="p"/>
                  </m:rPr>
                  <w:rPr>
                    <w:rFonts w:ascii="Cambria Math" w:hAnsi="Cambria Math"/>
                  </w:rPr>
                  <m:t>,glm</m:t>
                </m:r>
              </m:e>
            </m:d>
          </m:sup>
        </m:sSup>
      </m:oMath>
      <w:r w:rsidR="00660035">
        <w:t xml:space="preserve"> </w:t>
      </w:r>
      <w:r>
        <w:t>are fixed effects for the day</w:t>
      </w:r>
      <w:r w:rsidR="00660035">
        <w:t>,</w:t>
      </w:r>
      <w:r>
        <w:t xml:space="preserve"> day</w:t>
      </w:r>
      <w:r>
        <w:rPr>
          <w:vertAlign w:val="superscript"/>
        </w:rPr>
        <w:t>2</w:t>
      </w:r>
      <w:r>
        <w:t xml:space="preserve">, </w:t>
      </w:r>
      <w:r w:rsidR="00660035">
        <w:t>and day/year interaction, respectively</w:t>
      </w:r>
      <w:r>
        <w:t>.</w:t>
      </w:r>
      <w:bookmarkStart w:id="14" w:name="_heading=h.67ym4vf8efmo" w:colFirst="0" w:colLast="0"/>
      <w:bookmarkEnd w:id="14"/>
    </w:p>
    <w:p w14:paraId="0329381E" w14:textId="3FC87654" w:rsidR="00B02B9B" w:rsidRPr="00DB38B2" w:rsidRDefault="00455E0F" w:rsidP="00455E0F">
      <w:pPr>
        <w:rPr>
          <w:b/>
        </w:rPr>
      </w:pPr>
      <w:r w:rsidRPr="00DB38B2">
        <w:rPr>
          <w:b/>
        </w:rPr>
        <w:t xml:space="preserve">Results </w:t>
      </w:r>
    </w:p>
    <w:p w14:paraId="62D46085" w14:textId="77777777" w:rsidR="00455E0F" w:rsidRPr="00AE286C" w:rsidRDefault="00455E0F" w:rsidP="00455E0F">
      <w:pPr>
        <w:rPr>
          <w:i/>
        </w:rPr>
      </w:pPr>
      <w:bookmarkStart w:id="15" w:name="_heading=h.1t3h5sf" w:colFirst="0" w:colLast="0"/>
      <w:bookmarkEnd w:id="15"/>
      <w:r w:rsidRPr="00AE286C">
        <w:rPr>
          <w:i/>
        </w:rPr>
        <w:t>Model fit and best model structure</w:t>
      </w:r>
    </w:p>
    <w:p w14:paraId="1829FF57" w14:textId="13F0DB80" w:rsidR="008701E0" w:rsidRDefault="00455E0F" w:rsidP="00502115">
      <w:pPr>
        <w:ind w:firstLine="720"/>
      </w:pPr>
      <w:r>
        <w:t>W</w:t>
      </w:r>
      <w:r w:rsidRPr="00760F8D">
        <w:t xml:space="preserve">e found that </w:t>
      </w:r>
      <w:r w:rsidR="008701E0">
        <w:t xml:space="preserve">the </w:t>
      </w:r>
      <w:r w:rsidRPr="00760F8D">
        <w:t xml:space="preserve">models with random effects for day and day/year interactions along with two marine covariates produced the best </w:t>
      </w:r>
      <w:r w:rsidR="00853091">
        <w:t xml:space="preserve">model </w:t>
      </w:r>
      <w:r w:rsidRPr="00760F8D">
        <w:t>fit to the data for wild fish</w:t>
      </w:r>
      <w:r>
        <w:t>, and model</w:t>
      </w:r>
      <w:r w:rsidR="00620300">
        <w:t>s</w:t>
      </w:r>
      <w:r>
        <w:t xml:space="preserve"> </w:t>
      </w:r>
      <w:r w:rsidR="003D65F7">
        <w:t xml:space="preserve">with </w:t>
      </w:r>
      <w:r>
        <w:t xml:space="preserve">only day/year interactions and two environmental covariates produced the best </w:t>
      </w:r>
      <w:r w:rsidR="00853091">
        <w:t xml:space="preserve">model </w:t>
      </w:r>
      <w:r>
        <w:t>fit for hatchery fish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t>)</w:t>
      </w:r>
      <w:r w:rsidRPr="00760F8D">
        <w:t xml:space="preserve">. </w:t>
      </w:r>
      <w:r w:rsidR="00502115">
        <w:t xml:space="preserve">The top models </w:t>
      </w:r>
      <w:r w:rsidR="008701E0">
        <w:t>(</w:t>
      </w:r>
      <m:oMath>
        <m:r>
          <m:rPr>
            <m:sty m:val="p"/>
          </m:rPr>
          <w:rPr>
            <w:rFonts w:ascii="Cambria Math" w:hAnsi="Cambria Math"/>
          </w:rPr>
          <m:t>Δ</m:t>
        </m:r>
      </m:oMath>
      <w:r w:rsidR="008701E0">
        <w:t>AIC</w:t>
      </w:r>
      <m:oMath>
        <m:r>
          <w:rPr>
            <w:rFonts w:ascii="Cambria Math" w:hAnsi="Cambria Math"/>
          </w:rPr>
          <m:t>≤</m:t>
        </m:r>
      </m:oMath>
      <w:r w:rsidR="008701E0">
        <w:t xml:space="preserve">4) </w:t>
      </w:r>
      <w:r w:rsidR="00502115">
        <w:t>for wild fish all assume</w:t>
      </w:r>
      <w:r w:rsidR="00853091">
        <w:t>d</w:t>
      </w:r>
      <w:r w:rsidR="00502115">
        <w:t xml:space="preserve"> random effects for day and day/</w:t>
      </w:r>
      <w:r w:rsidR="00EA2CAB">
        <w:t xml:space="preserve">year </w:t>
      </w:r>
      <w:r w:rsidR="00502115">
        <w:t>interactions</w:t>
      </w:r>
      <w:r w:rsidR="00853091">
        <w:t>,</w:t>
      </w:r>
      <w:r w:rsidR="00502115">
        <w:t xml:space="preserve"> with differences in model fit arising from </w:t>
      </w:r>
      <w:r w:rsidR="00B04453">
        <w:t xml:space="preserve">the </w:t>
      </w:r>
      <w:r w:rsidR="00853091">
        <w:t xml:space="preserve">combinations of </w:t>
      </w:r>
      <w:r w:rsidR="00EC5C83">
        <w:t>marine covariate pairs</w:t>
      </w:r>
      <w:r w:rsidR="00502115">
        <w:t xml:space="preserve">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rsidR="00502115">
        <w:t>). The top models for hatchery fish</w:t>
      </w:r>
      <w:r w:rsidR="00E7215A">
        <w:t xml:space="preserve"> produced </w:t>
      </w:r>
      <w:r w:rsidR="00853091">
        <w:t xml:space="preserve">fewer differences in the marine covariates and </w:t>
      </w:r>
      <w:r w:rsidR="00502115">
        <w:t>little evidence for an underlying day</w:t>
      </w:r>
      <w:r w:rsidR="00EC5C83">
        <w:t xml:space="preserve"> effect: t</w:t>
      </w:r>
      <w:r w:rsidR="00502115">
        <w:t>he only top model for hat</w:t>
      </w:r>
      <w:r w:rsidR="00853091">
        <w:t>chery fish with a day effect had</w:t>
      </w:r>
      <w:r w:rsidR="00502115">
        <w:t xml:space="preserve"> a </w:t>
      </w:r>
      <m:oMath>
        <m:r>
          <m:rPr>
            <m:sty m:val="p"/>
          </m:rPr>
          <w:rPr>
            <w:rFonts w:ascii="Cambria Math" w:hAnsi="Cambria Math"/>
          </w:rPr>
          <m:t>Δ</m:t>
        </m:r>
      </m:oMath>
      <w:r w:rsidR="00502115">
        <w:t xml:space="preserve">AIC equal to </w:t>
      </w:r>
      <w:r w:rsidR="0011764B">
        <w:t>4</w:t>
      </w:r>
      <w:r w:rsidR="00502115">
        <w:t xml:space="preserve">. </w:t>
      </w:r>
    </w:p>
    <w:p w14:paraId="01715CB5" w14:textId="6AA10760" w:rsidR="00ED1379" w:rsidRDefault="00853091" w:rsidP="00594436">
      <w:pPr>
        <w:ind w:firstLine="720"/>
      </w:pPr>
      <w:r>
        <w:t>Comparing the best-</w:t>
      </w:r>
      <w:r w:rsidR="008701E0">
        <w:t>fit models for each rearing type</w:t>
      </w:r>
      <w:r w:rsidR="008701E0" w:rsidRPr="00760F8D">
        <w:t xml:space="preserve">, </w:t>
      </w:r>
      <w:r w:rsidR="00B41DB1">
        <w:t>our results suggest</w:t>
      </w:r>
      <w:r w:rsidR="009B78C8">
        <w:t>ed</w:t>
      </w:r>
      <w:r w:rsidR="00B41DB1">
        <w:t xml:space="preserve"> that the expected survival</w:t>
      </w:r>
      <w:r w:rsidR="00440316">
        <w:t>s</w:t>
      </w:r>
      <w:r w:rsidR="00B41DB1">
        <w:t xml:space="preserve"> and 95% credible interval for wild</w:t>
      </w:r>
      <w:r>
        <w:t xml:space="preserve"> </w:t>
      </w:r>
      <w:r w:rsidR="00743CDF">
        <w:t xml:space="preserve">and hatchery </w:t>
      </w:r>
      <w:r>
        <w:t>fish were</w:t>
      </w:r>
      <w:r w:rsidR="00B41DB1">
        <w:t xml:space="preserve"> 0.009 (0.002, 0.035)</w:t>
      </w:r>
      <w:r w:rsidR="00743CDF">
        <w:t xml:space="preserve"> and 0.008 (0.006, 0.010)</w:t>
      </w:r>
      <w:r w:rsidR="00B41DB1">
        <w:t>, respectively (</w:t>
      </w:r>
      <w:r w:rsidR="00220853">
        <w:fldChar w:fldCharType="begin"/>
      </w:r>
      <w:r w:rsidR="00220853">
        <w:instrText xml:space="preserve"> REF _Ref33043299 </w:instrText>
      </w:r>
      <w:r w:rsidR="00220853">
        <w:fldChar w:fldCharType="separate"/>
      </w:r>
      <w:r w:rsidR="006E63D9" w:rsidRPr="00760F8D">
        <w:t xml:space="preserve">Table </w:t>
      </w:r>
      <w:r w:rsidR="006E63D9">
        <w:rPr>
          <w:noProof/>
        </w:rPr>
        <w:t>5</w:t>
      </w:r>
      <w:r w:rsidR="00220853">
        <w:rPr>
          <w:noProof/>
        </w:rPr>
        <w:fldChar w:fldCharType="end"/>
      </w:r>
      <w:r w:rsidR="00B41DB1">
        <w:t xml:space="preserve">). The marine covariates that improved the fit of the survival model </w:t>
      </w:r>
      <w:r w:rsidR="00ED1379">
        <w:t xml:space="preserve">were different for </w:t>
      </w:r>
      <w:r w:rsidR="00652600">
        <w:t xml:space="preserve">wild and </w:t>
      </w:r>
      <w:r w:rsidR="00B41DB1">
        <w:t xml:space="preserve">hatchery fish, but the magnitude of the environmental effects </w:t>
      </w:r>
      <w:r w:rsidR="0087434D">
        <w:t>was</w:t>
      </w:r>
      <w:r w:rsidR="00DA5D26">
        <w:t xml:space="preserve"> </w:t>
      </w:r>
      <w:r w:rsidR="00B41DB1">
        <w:t>similar for the two rearing types (</w:t>
      </w:r>
      <w:r w:rsidR="00220853">
        <w:fldChar w:fldCharType="begin"/>
      </w:r>
      <w:r w:rsidR="00220853">
        <w:instrText xml:space="preserve"> REF _Ref33043299 </w:instrText>
      </w:r>
      <w:r w:rsidR="00220853">
        <w:fldChar w:fldCharType="separate"/>
      </w:r>
      <w:r w:rsidR="006E63D9" w:rsidRPr="00760F8D">
        <w:t xml:space="preserve">Table </w:t>
      </w:r>
      <w:r w:rsidR="006E63D9">
        <w:rPr>
          <w:noProof/>
        </w:rPr>
        <w:t>5</w:t>
      </w:r>
      <w:r w:rsidR="00220853">
        <w:rPr>
          <w:noProof/>
        </w:rPr>
        <w:fldChar w:fldCharType="end"/>
      </w:r>
      <w:r w:rsidR="00B41DB1">
        <w:t xml:space="preserve">, </w:t>
      </w:r>
      <w:r w:rsidR="00220853">
        <w:fldChar w:fldCharType="begin"/>
      </w:r>
      <w:r w:rsidR="00220853">
        <w:instrText xml:space="preserve"> REF _Ref33015674 </w:instrText>
      </w:r>
      <w:r w:rsidR="00220853">
        <w:fldChar w:fldCharType="separate"/>
      </w:r>
      <w:r w:rsidR="006E63D9">
        <w:t xml:space="preserve">Figure </w:t>
      </w:r>
      <w:r w:rsidR="006E63D9">
        <w:rPr>
          <w:noProof/>
        </w:rPr>
        <w:t>2</w:t>
      </w:r>
      <w:r w:rsidR="00220853">
        <w:rPr>
          <w:noProof/>
        </w:rPr>
        <w:fldChar w:fldCharType="end"/>
      </w:r>
      <w:r w:rsidR="00B41DB1">
        <w:t xml:space="preserve">). </w:t>
      </w:r>
      <w:r w:rsidR="00652600">
        <w:t>S</w:t>
      </w:r>
      <w:r w:rsidR="0057748B">
        <w:t>pring coast</w:t>
      </w:r>
      <w:r w:rsidR="00FF35F4">
        <w:t>al</w:t>
      </w:r>
      <w:r w:rsidR="0057748B">
        <w:t xml:space="preserve"> upwelling</w:t>
      </w:r>
      <w:r w:rsidR="00DA4537">
        <w:t xml:space="preserve"> index</w:t>
      </w:r>
      <w:r w:rsidR="0057748B">
        <w:t xml:space="preserve"> (</w:t>
      </w:r>
      <w:proofErr w:type="spellStart"/>
      <w:r w:rsidR="0057748B">
        <w:t>cui.spr</w:t>
      </w:r>
      <w:proofErr w:type="spellEnd"/>
      <w:r w:rsidR="0057748B">
        <w:t>) and summer Pacific decadal oscillation</w:t>
      </w:r>
      <w:r w:rsidR="00114FB7">
        <w:t xml:space="preserve"> (</w:t>
      </w:r>
      <w:proofErr w:type="spellStart"/>
      <w:r w:rsidR="0057748B">
        <w:t>pdo.sum</w:t>
      </w:r>
      <w:proofErr w:type="spellEnd"/>
      <w:r w:rsidR="0057748B">
        <w:t>) provided the best fit to the wild fish data</w:t>
      </w:r>
      <w:r w:rsidR="00652600">
        <w:t>, while summer transport (</w:t>
      </w:r>
      <w:proofErr w:type="spellStart"/>
      <w:r w:rsidR="00652600">
        <w:t>transport.sum</w:t>
      </w:r>
      <w:proofErr w:type="spellEnd"/>
      <w:r w:rsidR="00652600">
        <w:t xml:space="preserve"> - a measure of the northward transport of water based on the Sverdrup index) and the summer North Pacific gyre </w:t>
      </w:r>
      <w:r w:rsidR="00114FB7">
        <w:t xml:space="preserve">oscillation </w:t>
      </w:r>
      <w:r w:rsidR="00652600">
        <w:t>index (</w:t>
      </w:r>
      <w:proofErr w:type="spellStart"/>
      <w:r w:rsidR="00652600">
        <w:t>npgo.spr</w:t>
      </w:r>
      <w:proofErr w:type="spellEnd"/>
      <w:r w:rsidR="00652600">
        <w:t>) provided the best fit to the hatchery fish data.</w:t>
      </w:r>
      <w:r w:rsidR="0057748B">
        <w:t xml:space="preserve"> </w:t>
      </w:r>
      <w:r w:rsidR="00DA5D26">
        <w:t>T</w:t>
      </w:r>
      <w:r w:rsidR="008701E0" w:rsidRPr="00760F8D">
        <w:t xml:space="preserve">he </w:t>
      </w:r>
      <w:r w:rsidR="008701E0">
        <w:t xml:space="preserve">percent change in </w:t>
      </w:r>
      <w:r w:rsidR="008701E0" w:rsidRPr="00760F8D">
        <w:t xml:space="preserve">marine </w:t>
      </w:r>
      <w:r w:rsidR="008701E0" w:rsidRPr="00760F8D">
        <w:lastRenderedPageBreak/>
        <w:t xml:space="preserve">survival </w:t>
      </w:r>
      <w:r w:rsidR="008701E0">
        <w:t xml:space="preserve">as function of </w:t>
      </w:r>
      <w:r w:rsidR="00DA5D26">
        <w:t xml:space="preserve">the </w:t>
      </w:r>
      <w:r w:rsidR="008701E0">
        <w:t xml:space="preserve">marine covariates </w:t>
      </w:r>
      <w:r w:rsidR="008701E0" w:rsidRPr="00760F8D">
        <w:t>varie</w:t>
      </w:r>
      <w:r w:rsidR="008701E0">
        <w:t>d</w:t>
      </w:r>
      <w:r w:rsidR="008701E0" w:rsidRPr="00760F8D">
        <w:t xml:space="preserve"> between </w:t>
      </w:r>
      <w:r w:rsidR="008701E0">
        <w:t>-70% to 150% for wild fish</w:t>
      </w:r>
      <w:r w:rsidR="00652600">
        <w:t>, and 70% and 200% for hatchery fish</w:t>
      </w:r>
      <w:r w:rsidR="008701E0">
        <w:t xml:space="preserve"> (</w:t>
      </w:r>
      <w:r w:rsidR="00220853">
        <w:fldChar w:fldCharType="begin"/>
      </w:r>
      <w:r w:rsidR="00220853">
        <w:instrText xml:space="preserve"> REF _Ref33015674 </w:instrText>
      </w:r>
      <w:r w:rsidR="00220853">
        <w:fldChar w:fldCharType="separate"/>
      </w:r>
      <w:r w:rsidR="006E63D9">
        <w:t xml:space="preserve">Figure </w:t>
      </w:r>
      <w:r w:rsidR="006E63D9">
        <w:rPr>
          <w:noProof/>
        </w:rPr>
        <w:t>2</w:t>
      </w:r>
      <w:r w:rsidR="00220853">
        <w:rPr>
          <w:noProof/>
        </w:rPr>
        <w:fldChar w:fldCharType="end"/>
      </w:r>
      <w:r w:rsidR="008701E0">
        <w:t>)</w:t>
      </w:r>
      <w:r>
        <w:t xml:space="preserve">. </w:t>
      </w:r>
    </w:p>
    <w:p w14:paraId="16BA368B" w14:textId="273CFCF2" w:rsidR="00594436" w:rsidRDefault="00853091" w:rsidP="00594436">
      <w:pPr>
        <w:ind w:firstLine="720"/>
      </w:pPr>
      <w:r>
        <w:t>A</w:t>
      </w:r>
      <w:r w:rsidR="00B41DB1">
        <w:t>cross all of the top models (</w:t>
      </w:r>
      <m:oMath>
        <m:r>
          <m:rPr>
            <m:sty m:val="p"/>
          </m:rPr>
          <w:rPr>
            <w:rFonts w:ascii="Cambria Math" w:hAnsi="Cambria Math"/>
          </w:rPr>
          <m:t>ΔAIC</m:t>
        </m:r>
        <m:r>
          <w:rPr>
            <w:rFonts w:ascii="Cambria Math" w:hAnsi="Cambria Math"/>
          </w:rPr>
          <m:t>&lt;4</m:t>
        </m:r>
      </m:oMath>
      <w:r w:rsidR="00B41DB1">
        <w:t>), w</w:t>
      </w:r>
      <w:r w:rsidR="00952C8E">
        <w:t>e found differences in the importance of the marine covariates that best explain hatchery and wild survival</w:t>
      </w:r>
      <w:r w:rsidR="00B41DB1">
        <w:t xml:space="preserve"> </w:t>
      </w:r>
      <w:r w:rsidR="00652600">
        <w:t xml:space="preserve">based on AIC weights </w:t>
      </w:r>
      <w:r w:rsidR="00B41DB1">
        <w:t>(</w:t>
      </w:r>
      <w:r w:rsidR="002D1B1D">
        <w:t xml:space="preserve">see </w:t>
      </w:r>
      <w:r w:rsidR="00220853">
        <w:fldChar w:fldCharType="begin"/>
      </w:r>
      <w:r w:rsidR="00220853">
        <w:instrText xml:space="preserve"> REF _Ref33012531 </w:instrText>
      </w:r>
      <w:r w:rsidR="00220853">
        <w:fldChar w:fldCharType="separate"/>
      </w:r>
      <w:r w:rsidR="006E63D9">
        <w:t xml:space="preserve">Figure </w:t>
      </w:r>
      <w:r w:rsidR="006E63D9">
        <w:rPr>
          <w:noProof/>
        </w:rPr>
        <w:t>3</w:t>
      </w:r>
      <w:r w:rsidR="00220853">
        <w:rPr>
          <w:noProof/>
        </w:rPr>
        <w:fldChar w:fldCharType="end"/>
      </w:r>
      <w:r w:rsidR="002D1B1D">
        <w:rPr>
          <w:noProof/>
        </w:rPr>
        <w:t xml:space="preserve"> for calculation</w:t>
      </w:r>
      <w:r w:rsidR="00B41DB1">
        <w:t>)</w:t>
      </w:r>
      <w:r w:rsidR="00952C8E">
        <w:t xml:space="preserve">. </w:t>
      </w:r>
      <w:r w:rsidR="00AD52E7">
        <w:t xml:space="preserve">For the top models listed in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rsidR="00AD52E7">
        <w:t xml:space="preserve">, </w:t>
      </w:r>
      <w:r w:rsidR="00652600">
        <w:t>coastal upwelling</w:t>
      </w:r>
      <w:r w:rsidR="00EB0DDE">
        <w:t xml:space="preserve"> index (CUI)</w:t>
      </w:r>
      <w:r w:rsidR="00652600">
        <w:t>, Washington coastal and arc sea surface temperatures</w:t>
      </w:r>
      <w:r w:rsidR="00DA5D26">
        <w:t xml:space="preserve"> (</w:t>
      </w:r>
      <w:proofErr w:type="spellStart"/>
      <w:r w:rsidR="00DA5D26">
        <w:t>ersstWAcoast</w:t>
      </w:r>
      <w:proofErr w:type="spellEnd"/>
      <w:r w:rsidR="00DA5D26">
        <w:t xml:space="preserve"> </w:t>
      </w:r>
      <w:r w:rsidR="00EB0DDE">
        <w:t xml:space="preserve">and </w:t>
      </w:r>
      <w:proofErr w:type="spellStart"/>
      <w:r w:rsidR="00DA5D26">
        <w:t>ersstArc</w:t>
      </w:r>
      <w:proofErr w:type="spellEnd"/>
      <w:r w:rsidR="00EB0DDE">
        <w:t>, respectively)</w:t>
      </w:r>
      <w:r w:rsidR="00652600">
        <w:t xml:space="preserve">, and Pacific decadal oscillation </w:t>
      </w:r>
      <w:r w:rsidR="00EB0DDE">
        <w:t xml:space="preserve">(PDO) </w:t>
      </w:r>
      <w:r w:rsidR="00652600">
        <w:t>were important for wild fish (</w:t>
      </w:r>
      <w:r w:rsidR="00220853">
        <w:fldChar w:fldCharType="begin"/>
      </w:r>
      <w:r w:rsidR="00220853">
        <w:instrText xml:space="preserve"> REF _Ref33012531 </w:instrText>
      </w:r>
      <w:r w:rsidR="00220853">
        <w:fldChar w:fldCharType="separate"/>
      </w:r>
      <w:r w:rsidR="006E63D9">
        <w:t xml:space="preserve">Figure </w:t>
      </w:r>
      <w:r w:rsidR="006E63D9">
        <w:rPr>
          <w:noProof/>
        </w:rPr>
        <w:t>3</w:t>
      </w:r>
      <w:r w:rsidR="00220853">
        <w:rPr>
          <w:noProof/>
        </w:rPr>
        <w:fldChar w:fldCharType="end"/>
      </w:r>
      <w:r w:rsidR="00652600">
        <w:t xml:space="preserve">), while </w:t>
      </w:r>
      <w:r w:rsidR="00AD52E7">
        <w:t>t</w:t>
      </w:r>
      <w:r w:rsidR="00952C8E">
        <w:t xml:space="preserve">ransport  and </w:t>
      </w:r>
      <w:r w:rsidR="00652600">
        <w:t>N</w:t>
      </w:r>
      <w:r w:rsidR="00952C8E">
        <w:t xml:space="preserve">orth </w:t>
      </w:r>
      <w:r w:rsidR="00652600">
        <w:t>P</w:t>
      </w:r>
      <w:r w:rsidR="00952C8E">
        <w:t xml:space="preserve">acific </w:t>
      </w:r>
      <w:r w:rsidR="00652600">
        <w:t>g</w:t>
      </w:r>
      <w:r w:rsidR="00952C8E">
        <w:t xml:space="preserve">yre </w:t>
      </w:r>
      <w:r w:rsidR="00EB0DDE">
        <w:t xml:space="preserve">oscillation (NPGO) </w:t>
      </w:r>
      <w:r w:rsidR="00952C8E">
        <w:t xml:space="preserve">had the most </w:t>
      </w:r>
      <w:r w:rsidR="00DA4537">
        <w:t xml:space="preserve">important </w:t>
      </w:r>
      <w:r w:rsidR="00952C8E">
        <w:t>for hatchery fish,</w:t>
      </w:r>
      <w:r w:rsidR="0008162E">
        <w:t xml:space="preserve">. </w:t>
      </w:r>
      <w:r>
        <w:t>Seasonal variations in the marine covariates indices appear</w:t>
      </w:r>
      <w:r w:rsidR="00DA4537">
        <w:t>ed</w:t>
      </w:r>
      <w:r>
        <w:t xml:space="preserve"> to be more important to hatchery fish compared to wild fish. T</w:t>
      </w:r>
      <w:r w:rsidR="00AD52E7">
        <w:t xml:space="preserve">here </w:t>
      </w:r>
      <w:r w:rsidR="00DA4537">
        <w:t>were</w:t>
      </w:r>
      <w:r w:rsidR="00AD52E7">
        <w:t xml:space="preserve"> </w:t>
      </w:r>
      <w:r w:rsidR="0008162E">
        <w:t xml:space="preserve">only </w:t>
      </w:r>
      <w:r w:rsidR="00AD52E7">
        <w:t xml:space="preserve">a couple of </w:t>
      </w:r>
      <w:r w:rsidR="0008162E">
        <w:t xml:space="preserve">seasonal </w:t>
      </w:r>
      <w:r w:rsidR="00AD52E7">
        <w:t xml:space="preserve">transport and </w:t>
      </w:r>
      <w:r w:rsidR="00DA5D26">
        <w:t xml:space="preserve">NPGO </w:t>
      </w:r>
      <w:r w:rsidR="00AD52E7">
        <w:t>covariates th</w:t>
      </w:r>
      <w:r w:rsidR="00585B4B">
        <w:t>at</w:t>
      </w:r>
      <w:r w:rsidR="00AD52E7">
        <w:t xml:space="preserve"> offer</w:t>
      </w:r>
      <w:r w:rsidR="00DA4537">
        <w:t>ed</w:t>
      </w:r>
      <w:r w:rsidR="00AD52E7">
        <w:t xml:space="preserve"> most </w:t>
      </w:r>
      <w:r w:rsidR="0008162E">
        <w:t xml:space="preserve">of the </w:t>
      </w:r>
      <w:r w:rsidR="00AD52E7">
        <w:t xml:space="preserve">predictive for hatchery </w:t>
      </w:r>
      <w:r w:rsidR="0008162E">
        <w:t>salmon survival</w:t>
      </w:r>
      <w:r w:rsidR="00AD52E7">
        <w:t xml:space="preserve">, while </w:t>
      </w:r>
      <w:r w:rsidR="0008162E">
        <w:t xml:space="preserve">different </w:t>
      </w:r>
      <w:r w:rsidR="00AD52E7">
        <w:t xml:space="preserve">seasonal variations in the </w:t>
      </w:r>
      <w:r w:rsidR="00DA5D26">
        <w:t>PDO</w:t>
      </w:r>
      <w:r w:rsidR="0008162E">
        <w:t xml:space="preserve">, sea surface temperature </w:t>
      </w:r>
      <w:r w:rsidR="0031000D">
        <w:t xml:space="preserve">(SST) </w:t>
      </w:r>
      <w:r w:rsidR="0008162E">
        <w:t xml:space="preserve">and </w:t>
      </w:r>
      <w:r w:rsidR="0031000D">
        <w:t xml:space="preserve">CUI </w:t>
      </w:r>
      <w:r w:rsidR="00DA4537">
        <w:t xml:space="preserve">were the most predictive </w:t>
      </w:r>
      <w:r w:rsidR="0008162E">
        <w:t xml:space="preserve">for wild salmon survival. </w:t>
      </w:r>
    </w:p>
    <w:p w14:paraId="4C4F9A6E" w14:textId="491C61D4" w:rsidR="005E1AD4" w:rsidRPr="009F4291" w:rsidRDefault="00A756B1" w:rsidP="00AB7141">
      <w:pPr>
        <w:pStyle w:val="Caption"/>
        <w:ind w:firstLine="720"/>
      </w:pPr>
      <w:r>
        <w:t>T</w:t>
      </w:r>
      <w:r w:rsidR="007A0556">
        <w:t xml:space="preserve">he interaction between day and year </w:t>
      </w:r>
      <w:r w:rsidR="009B78C8">
        <w:t xml:space="preserve">were </w:t>
      </w:r>
      <w:r w:rsidR="007A0556">
        <w:t xml:space="preserve">important in the </w:t>
      </w:r>
      <w:r w:rsidR="00853091">
        <w:t>best-</w:t>
      </w:r>
      <w:r>
        <w:t xml:space="preserve">fit </w:t>
      </w:r>
      <w:r w:rsidR="007A0556">
        <w:t xml:space="preserve">models for both the </w:t>
      </w:r>
      <w:r w:rsidR="002D1B1D">
        <w:t xml:space="preserve">wild </w:t>
      </w:r>
      <w:r w:rsidR="007A0556">
        <w:t xml:space="preserve">and </w:t>
      </w:r>
      <w:r w:rsidR="002D1B1D">
        <w:t xml:space="preserve">hatchery </w:t>
      </w:r>
      <w:r w:rsidR="007A0556">
        <w:t>rearing types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rsidR="00913D2B">
        <w:t xml:space="preserve"> and </w:t>
      </w:r>
      <w:r w:rsidR="00220853">
        <w:fldChar w:fldCharType="begin"/>
      </w:r>
      <w:r w:rsidR="00220853">
        <w:instrText xml:space="preserve"> REF _Ref33043299 </w:instrText>
      </w:r>
      <w:r w:rsidR="00220853">
        <w:fldChar w:fldCharType="separate"/>
      </w:r>
      <w:r w:rsidR="006E63D9" w:rsidRPr="00760F8D">
        <w:t xml:space="preserve">Table </w:t>
      </w:r>
      <w:r w:rsidR="006E63D9">
        <w:rPr>
          <w:noProof/>
        </w:rPr>
        <w:t>5</w:t>
      </w:r>
      <w:r w:rsidR="00220853">
        <w:rPr>
          <w:noProof/>
        </w:rPr>
        <w:fldChar w:fldCharType="end"/>
      </w:r>
      <w:r w:rsidR="007A0556">
        <w:t xml:space="preserve">). </w:t>
      </w:r>
      <w:r w:rsidR="00DC23C9">
        <w:t>Differences in the estimated daily survival rates var</w:t>
      </w:r>
      <w:r w:rsidR="009E7CD9">
        <w:t>ied</w:t>
      </w:r>
      <w:r w:rsidR="00DC23C9">
        <w:t xml:space="preserve"> between </w:t>
      </w:r>
      <w:r w:rsidR="009E7CD9">
        <w:t xml:space="preserve">0.002 </w:t>
      </w:r>
      <w:r w:rsidR="00DC23C9">
        <w:t xml:space="preserve">and </w:t>
      </w:r>
      <w:r w:rsidR="009E7CD9">
        <w:t xml:space="preserve">0.115 </w:t>
      </w:r>
      <w:r w:rsidR="00DC23C9">
        <w:t xml:space="preserve">for wild fish, and </w:t>
      </w:r>
      <w:r w:rsidR="009E7CD9">
        <w:t xml:space="preserve">0.003 </w:t>
      </w:r>
      <w:r w:rsidR="00DC23C9">
        <w:t xml:space="preserve">and </w:t>
      </w:r>
      <w:r w:rsidR="009E7CD9">
        <w:t xml:space="preserve">0.06 </w:t>
      </w:r>
      <w:r w:rsidR="00DC23C9">
        <w:t xml:space="preserve">for hatchery fish (Figure 4 alternative). </w:t>
      </w:r>
      <w:r w:rsidR="000C3395">
        <w:t xml:space="preserve">Models fits to the observed daily survival rates for each rearing type and year are shown in Figure 4. For day/year effect on the survival of wild fish, there </w:t>
      </w:r>
      <w:r w:rsidR="009E7CD9">
        <w:t xml:space="preserve">was </w:t>
      </w:r>
      <w:r w:rsidR="002D1B1D">
        <w:t>strong positive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2D1B1D">
        <w:t xml:space="preserve"> = 0.932), and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2D1B1D">
        <w:t>= -0.489) (</w:t>
      </w:r>
      <w:r w:rsidR="00220853">
        <w:fldChar w:fldCharType="begin"/>
      </w:r>
      <w:r w:rsidR="00220853">
        <w:instrText xml:space="preserve"> REF _Ref33043299 </w:instrText>
      </w:r>
      <w:r w:rsidR="00220853">
        <w:fldChar w:fldCharType="separate"/>
      </w:r>
      <w:r w:rsidR="006E63D9" w:rsidRPr="00760F8D">
        <w:t xml:space="preserve">Table </w:t>
      </w:r>
      <w:r w:rsidR="006E63D9">
        <w:rPr>
          <w:noProof/>
        </w:rPr>
        <w:t>5</w:t>
      </w:r>
      <w:r w:rsidR="00220853">
        <w:rPr>
          <w:noProof/>
        </w:rPr>
        <w:fldChar w:fldCharType="end"/>
      </w:r>
      <w:r w:rsidR="002D1B1D">
        <w:t xml:space="preserve">). </w:t>
      </w:r>
      <w:r w:rsidR="000C3395">
        <w:t xml:space="preserve">However, there </w:t>
      </w:r>
      <w:r w:rsidR="009E7CD9">
        <w:t xml:space="preserve">was </w:t>
      </w:r>
      <w:r w:rsidR="000C3395">
        <w:t xml:space="preserve">consistently higher survival for the earlier arriving wild fish - hence, the model with the lowest AIC had a day </w:t>
      </w:r>
      <w:r w:rsidR="007F48AE">
        <w:t xml:space="preserve">random </w:t>
      </w:r>
      <w:r w:rsidR="000C3395">
        <w:t xml:space="preserve">effect </w:t>
      </w:r>
      <w:r w:rsidR="007F48AE">
        <w:t>in addition to the</w:t>
      </w:r>
      <w:r w:rsidR="000C3395">
        <w:t xml:space="preserve"> day/year random effect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rsidR="000C3395">
        <w:t xml:space="preserve">). </w:t>
      </w:r>
      <w:r w:rsidR="00913D2B">
        <w:t>T</w:t>
      </w:r>
      <w:r w:rsidR="00D531D1">
        <w:t>he random deviation of the day/year interaction</w:t>
      </w:r>
      <w:r w:rsidR="00913D2B">
        <w:t xml:space="preserve"> for hatchery fish showed a </w:t>
      </w:r>
      <w:r w:rsidR="007A0556">
        <w:t xml:space="preserve">high degree of correlation between days within a year </w:t>
      </w:r>
      <w:r w:rsidR="007A0556">
        <w:lastRenderedPageBreak/>
        <w:t>(</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565B84">
        <w:t xml:space="preserve"> = 0.955</w:t>
      </w:r>
      <w:r w:rsidR="007A0556">
        <w:t xml:space="preserve">) and </w:t>
      </w:r>
      <w:r w:rsidR="00E7215A">
        <w:t xml:space="preserve">a </w:t>
      </w:r>
      <w:r w:rsidR="007A0556">
        <w:t>weak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565B84">
        <w:t xml:space="preserve"> = -0.067</w:t>
      </w:r>
      <w:r w:rsidR="007A0556">
        <w:t xml:space="preserve">). </w:t>
      </w:r>
      <w:r w:rsidR="00913D2B">
        <w:t xml:space="preserve">However, hatchery fish showed no </w:t>
      </w:r>
      <w:r w:rsidR="009E7CD9">
        <w:t xml:space="preserve">underlying </w:t>
      </w:r>
      <w:r w:rsidR="00913D2B">
        <w:t>daily trend in survival across years (</w:t>
      </w:r>
      <w:r w:rsidR="00220853">
        <w:fldChar w:fldCharType="begin"/>
      </w:r>
      <w:r w:rsidR="00220853">
        <w:instrText xml:space="preserve"> REF _Ref33033963 </w:instrText>
      </w:r>
      <w:r w:rsidR="00220853">
        <w:fldChar w:fldCharType="separate"/>
      </w:r>
      <w:r w:rsidR="006E63D9" w:rsidRPr="003E5198">
        <w:t xml:space="preserve">Figure </w:t>
      </w:r>
      <w:r w:rsidR="006E63D9">
        <w:rPr>
          <w:noProof/>
        </w:rPr>
        <w:t>5</w:t>
      </w:r>
      <w:r w:rsidR="00220853">
        <w:rPr>
          <w:noProof/>
        </w:rPr>
        <w:fldChar w:fldCharType="end"/>
      </w:r>
      <w:r w:rsidR="00913D2B">
        <w:t xml:space="preserve">), which is why there </w:t>
      </w:r>
      <w:r w:rsidR="009E7CD9">
        <w:t xml:space="preserve">was </w:t>
      </w:r>
      <w:r w:rsidR="00913D2B">
        <w:t xml:space="preserve">no </w:t>
      </w:r>
      <w:r w:rsidR="007F48AE">
        <w:t xml:space="preserve">random effect for </w:t>
      </w:r>
      <w:r w:rsidR="00913D2B">
        <w:t>day in the model with the lowest AIC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rsidR="00913D2B">
        <w:t>).</w:t>
      </w:r>
      <w:r w:rsidR="000C3395">
        <w:t xml:space="preserve"> The standard deviation of the day/year interaction</w:t>
      </w:r>
      <w:r w:rsidR="007F48AE">
        <w:t>s</w:t>
      </w:r>
      <w:r w:rsidR="000C3395">
        <w:t xml:space="preserve"> was similar for hatchery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hatchery</m:t>
            </m:r>
            <m:r>
              <w:rPr>
                <w:rFonts w:ascii="Cambria Math" w:hAnsi="Cambria Math"/>
              </w:rPr>
              <m:t>)</m:t>
            </m:r>
          </m:sup>
        </m:sSup>
      </m:oMath>
      <w:r w:rsidR="000C3395">
        <w:t xml:space="preserve"> = 0.611) and wild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wild</m:t>
            </m:r>
            <m:r>
              <w:rPr>
                <w:rFonts w:ascii="Cambria Math" w:hAnsi="Cambria Math"/>
              </w:rPr>
              <m:t>)</m:t>
            </m:r>
          </m:sup>
        </m:sSup>
      </m:oMath>
      <w:r w:rsidR="000C3395">
        <w:t xml:space="preserve"> = 0.58). </w:t>
      </w:r>
      <w:r w:rsidR="00913D2B">
        <w:t xml:space="preserve">  </w:t>
      </w:r>
      <w:r w:rsidR="0093167B">
        <w:t xml:space="preserve">  </w:t>
      </w:r>
    </w:p>
    <w:p w14:paraId="0426842C" w14:textId="450B18CA" w:rsidR="00627567" w:rsidRPr="00760F8D" w:rsidRDefault="00627567" w:rsidP="00725D12">
      <w:pPr>
        <w:pStyle w:val="Caption"/>
      </w:pPr>
      <w:r>
        <w:t xml:space="preserve">To illustrate the effect of </w:t>
      </w:r>
      <w:r w:rsidR="006A1A32">
        <w:t>arrival timing</w:t>
      </w:r>
      <w:r>
        <w:t xml:space="preserve"> for </w:t>
      </w:r>
      <w:r w:rsidR="002D1B1D">
        <w:t xml:space="preserve">wild </w:t>
      </w:r>
      <w:r>
        <w:t xml:space="preserve">and </w:t>
      </w:r>
      <w:r w:rsidR="002D1B1D">
        <w:t xml:space="preserve">hatchery </w:t>
      </w:r>
      <w:r>
        <w:t xml:space="preserve">fish we compared the top </w:t>
      </w:r>
      <w:proofErr w:type="gramStart"/>
      <w:r>
        <w:t>model</w:t>
      </w:r>
      <w:proofErr w:type="gramEnd"/>
      <w:r>
        <w:t xml:space="preserve"> for each rearing type that included the random effects for both the day and the day/year interactions. For wild fish, this was the model with the lowest AIC, and for hatchery fish, this was a model with identical marine covariates to the best-fit model </w:t>
      </w:r>
      <w:r w:rsidR="00EA7C8D">
        <w:t xml:space="preserve">but with </w:t>
      </w:r>
      <w:r>
        <w:t xml:space="preserve">daily random effects </w:t>
      </w:r>
      <w:r w:rsidR="00E7215A">
        <w:t>(</w:t>
      </w:r>
      <m:oMath>
        <m:r>
          <m:rPr>
            <m:sty m:val="p"/>
          </m:rPr>
          <w:rPr>
            <w:rFonts w:ascii="Cambria Math" w:hAnsi="Cambria Math"/>
          </w:rPr>
          <m:t>ΔAIC</m:t>
        </m:r>
      </m:oMath>
      <w:r>
        <w:t xml:space="preserve"> </w:t>
      </w:r>
      <w:r w:rsidR="00E7215A">
        <w:t xml:space="preserve">= </w:t>
      </w:r>
      <w:r>
        <w:t>3.99</w:t>
      </w:r>
      <w:r w:rsidR="00E7215A">
        <w:t>96</w:t>
      </w:r>
      <w:r w:rsidR="009E7CD9">
        <w:t>; Table 4</w:t>
      </w:r>
      <w:r w:rsidR="00E7215A">
        <w:t>)</w:t>
      </w:r>
      <w:r>
        <w:t xml:space="preserve">. The day effect was highest for wild fish </w:t>
      </w:r>
      <w:r w:rsidR="009E7CD9">
        <w:t xml:space="preserve">passing </w:t>
      </w:r>
      <w:r>
        <w:t>Bonneville Dam around May 3</w:t>
      </w:r>
      <w:r w:rsidRPr="00216999">
        <w:rPr>
          <w:vertAlign w:val="superscript"/>
        </w:rPr>
        <w:t>rd</w:t>
      </w:r>
      <w:r w:rsidR="00EA7C8D">
        <w:t>,</w:t>
      </w:r>
      <w:r>
        <w:t xml:space="preserve"> followed by decreasing survival throughout the remainder of the </w:t>
      </w:r>
      <w:proofErr w:type="spellStart"/>
      <w:r>
        <w:t>smolt</w:t>
      </w:r>
      <w:proofErr w:type="spellEnd"/>
      <w:r>
        <w:t xml:space="preserve"> migration (</w:t>
      </w:r>
      <w:r w:rsidR="00220853">
        <w:fldChar w:fldCharType="begin"/>
      </w:r>
      <w:r w:rsidR="00220853">
        <w:instrText xml:space="preserve"> REF _Ref33015254 </w:instrText>
      </w:r>
      <w:r w:rsidR="00220853">
        <w:fldChar w:fldCharType="separate"/>
      </w:r>
      <w:r w:rsidR="006E63D9">
        <w:t xml:space="preserve">Figure </w:t>
      </w:r>
      <w:r w:rsidR="006E63D9">
        <w:rPr>
          <w:noProof/>
        </w:rPr>
        <w:t>6</w:t>
      </w:r>
      <w:r w:rsidR="00220853">
        <w:rPr>
          <w:noProof/>
        </w:rPr>
        <w:fldChar w:fldCharType="end"/>
      </w:r>
      <w:r w:rsidR="00122E4D">
        <w:t>a</w:t>
      </w:r>
      <w:r>
        <w:t xml:space="preserve">). </w:t>
      </w:r>
      <w:r w:rsidR="00873BDD">
        <w:t xml:space="preserve">By comparison, the model </w:t>
      </w:r>
      <w:r w:rsidR="0082390C">
        <w:t xml:space="preserve">of </w:t>
      </w:r>
      <w:r w:rsidR="00873BDD">
        <w:t xml:space="preserve">hatchery </w:t>
      </w:r>
      <w:r w:rsidR="0019391A">
        <w:t xml:space="preserve">fish </w:t>
      </w:r>
      <w:r>
        <w:t xml:space="preserve">that included both day and day/year interaction showed no real difference in smolt survival </w:t>
      </w:r>
      <w:r w:rsidR="00E7215A">
        <w:t xml:space="preserve">for the </w:t>
      </w:r>
      <w:r w:rsidR="0019391A">
        <w:t>day effect</w:t>
      </w:r>
      <w:r w:rsidR="00E7215A">
        <w:t xml:space="preserve"> </w:t>
      </w:r>
      <w:r>
        <w:t>(</w:t>
      </w:r>
      <w:r w:rsidR="00220853">
        <w:fldChar w:fldCharType="begin"/>
      </w:r>
      <w:r w:rsidR="00220853">
        <w:instrText xml:space="preserve"> REF _Ref33015254 </w:instrText>
      </w:r>
      <w:r w:rsidR="00220853">
        <w:fldChar w:fldCharType="separate"/>
      </w:r>
      <w:r w:rsidR="006E63D9">
        <w:t xml:space="preserve">Figure </w:t>
      </w:r>
      <w:r w:rsidR="006E63D9">
        <w:rPr>
          <w:noProof/>
        </w:rPr>
        <w:t>6</w:t>
      </w:r>
      <w:r w:rsidR="00220853">
        <w:rPr>
          <w:noProof/>
        </w:rPr>
        <w:fldChar w:fldCharType="end"/>
      </w:r>
      <w:r w:rsidR="007D665B">
        <w:t>a</w:t>
      </w:r>
      <w:r>
        <w:t xml:space="preserve">), despite </w:t>
      </w:r>
      <w:r w:rsidR="0082390C">
        <w:t xml:space="preserve">relatively </w:t>
      </w:r>
      <w:r>
        <w:t xml:space="preserve">similar </w:t>
      </w:r>
      <w:r w:rsidR="0082390C">
        <w:t xml:space="preserve">mean </w:t>
      </w:r>
      <w:r w:rsidR="006A1A32">
        <w:t>arrival timing</w:t>
      </w:r>
      <w:r>
        <w:t xml:space="preserve"> past Bonneville Dam (</w:t>
      </w:r>
      <w:r w:rsidR="00220853">
        <w:fldChar w:fldCharType="begin"/>
      </w:r>
      <w:r w:rsidR="00220853">
        <w:instrText xml:space="preserve"> REF _Ref33015254 </w:instrText>
      </w:r>
      <w:r w:rsidR="00220853">
        <w:fldChar w:fldCharType="separate"/>
      </w:r>
      <w:r w:rsidR="006E63D9">
        <w:t xml:space="preserve">Figure </w:t>
      </w:r>
      <w:r w:rsidR="006E63D9">
        <w:rPr>
          <w:noProof/>
        </w:rPr>
        <w:t>6</w:t>
      </w:r>
      <w:r w:rsidR="00220853">
        <w:rPr>
          <w:noProof/>
        </w:rPr>
        <w:fldChar w:fldCharType="end"/>
      </w:r>
      <w:r w:rsidR="00122E4D">
        <w:t>b</w:t>
      </w:r>
      <w:r>
        <w:t xml:space="preserve">). </w:t>
      </w:r>
      <w:r w:rsidR="005E2273">
        <w:t>The lack of a</w:t>
      </w:r>
      <w:r w:rsidR="0019391A">
        <w:t xml:space="preserve"> day </w:t>
      </w:r>
      <w:r w:rsidR="005E2273">
        <w:t>effect for hatchery fish is support</w:t>
      </w:r>
      <w:r w:rsidR="0019391A">
        <w:t>ed</w:t>
      </w:r>
      <w:r w:rsidR="005E2273">
        <w:t xml:space="preserve"> by the low </w:t>
      </w:r>
      <w:r w:rsidR="0019391A">
        <w:t xml:space="preserve">estimates for the </w:t>
      </w:r>
      <w:r w:rsidR="005E2273">
        <w:t>correlation coefficient and variability in their day effect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hatchery,j</m:t>
            </m:r>
          </m:sup>
        </m:sSup>
      </m:oMath>
      <w:r w:rsidR="00E7215A">
        <w:t xml:space="preserve"> </w:t>
      </w:r>
      <w:r w:rsidR="0082390C">
        <w:t>=</w:t>
      </w:r>
      <w:r w:rsidR="00E7215A">
        <w:t xml:space="preserve"> </w:t>
      </w:r>
      <w:r>
        <w:t>0.</w:t>
      </w:r>
      <w:r w:rsidR="00873BDD">
        <w:t xml:space="preserve">05 </w:t>
      </w:r>
      <w:r w:rsidR="0082390C">
        <w:t xml:space="preserve">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hatchery,j</m:t>
            </m:r>
          </m:sup>
        </m:sSup>
      </m:oMath>
      <w:r w:rsidR="00E7215A">
        <w:t xml:space="preserve"> </w:t>
      </w:r>
      <w:r w:rsidR="0082390C">
        <w:t>=</w:t>
      </w:r>
      <w:r w:rsidR="00E7215A">
        <w:t xml:space="preserve"> 0.134</w:t>
      </w:r>
      <w:r w:rsidR="005E2273">
        <w:t xml:space="preserve">). Conversely, the wild fish had higher correlation and </w:t>
      </w:r>
      <w:r w:rsidR="007F48AE">
        <w:t>variability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wild,j</m:t>
            </m:r>
          </m:sup>
        </m:sSup>
      </m:oMath>
      <w:r w:rsidR="007F48AE">
        <w:t xml:space="preserve"> = 0.986 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wild,j</m:t>
            </m:r>
          </m:sup>
        </m:sSup>
      </m:oMath>
      <w:r w:rsidR="007F48AE">
        <w:t xml:space="preserve"> = 0.793, respectively) </w:t>
      </w:r>
      <w:r w:rsidR="007D665B">
        <w:t xml:space="preserve">which </w:t>
      </w:r>
      <w:r w:rsidR="0019391A">
        <w:t>suggests that the day effect “wanders”</w:t>
      </w:r>
      <w:r w:rsidR="00E0741F">
        <w:t xml:space="preserve"> more </w:t>
      </w:r>
      <w:r w:rsidR="0019391A">
        <w:t>for wild fish</w:t>
      </w:r>
      <w:r>
        <w:t>.</w:t>
      </w:r>
    </w:p>
    <w:p w14:paraId="031CB989" w14:textId="3E6AA77D" w:rsidR="007A0556" w:rsidRDefault="00565B84" w:rsidP="0067448D">
      <w:pPr>
        <w:pStyle w:val="Caption"/>
        <w:ind w:firstLine="720"/>
      </w:pPr>
      <w:r>
        <w:t xml:space="preserve">While none </w:t>
      </w:r>
      <w:r w:rsidR="00627706">
        <w:t>of</w:t>
      </w:r>
      <w:r>
        <w:t xml:space="preserve"> the top models included a random deviate for year</w:t>
      </w:r>
      <w:r w:rsidR="006A1A32">
        <w:t>, w</w:t>
      </w:r>
      <w:r w:rsidR="006F059C">
        <w:t>e predicted</w:t>
      </w:r>
      <w:r>
        <w:t xml:space="preserve"> the annual survival </w:t>
      </w:r>
      <w:r w:rsidR="006F059C">
        <w:t>by aggregating</w:t>
      </w:r>
      <w:r>
        <w:t xml:space="preserve"> the daily survival estimates weight</w:t>
      </w:r>
      <w:r w:rsidR="00727778">
        <w:t>ed</w:t>
      </w:r>
      <w:r>
        <w:t xml:space="preserve"> </w:t>
      </w:r>
      <w:r w:rsidR="00727778">
        <w:t xml:space="preserve">by </w:t>
      </w:r>
      <w:r>
        <w:t xml:space="preserve">the total number of </w:t>
      </w:r>
      <w:r w:rsidR="006F059C">
        <w:t xml:space="preserve">hatchery and wild fish </w:t>
      </w:r>
      <w:r>
        <w:t xml:space="preserve">that </w:t>
      </w:r>
      <w:r w:rsidR="007F48AE">
        <w:t xml:space="preserve">arrived </w:t>
      </w:r>
      <w:r w:rsidR="00727778">
        <w:t xml:space="preserve">each </w:t>
      </w:r>
      <w:r>
        <w:t xml:space="preserve">day. The observed annual survival estimates </w:t>
      </w:r>
      <w:r w:rsidR="00627706">
        <w:t>were</w:t>
      </w:r>
      <w:r>
        <w:t xml:space="preserve"> similar to the model predictions and, with the exception of wild fish in 2003, the observations </w:t>
      </w:r>
      <w:r w:rsidR="00627706">
        <w:lastRenderedPageBreak/>
        <w:t>fe</w:t>
      </w:r>
      <w:r>
        <w:t>ll within the 95% credible interval (</w:t>
      </w:r>
      <w:r w:rsidR="00220853">
        <w:fldChar w:fldCharType="begin"/>
      </w:r>
      <w:r w:rsidR="00220853">
        <w:instrText xml:space="preserve"> REF _Ref15304125 </w:instrText>
      </w:r>
      <w:r w:rsidR="00220853">
        <w:fldChar w:fldCharType="separate"/>
      </w:r>
      <w:r w:rsidR="006E63D9" w:rsidRPr="00760F8D">
        <w:t xml:space="preserve">Figure </w:t>
      </w:r>
      <w:r w:rsidR="006E63D9">
        <w:rPr>
          <w:noProof/>
        </w:rPr>
        <w:t>7</w:t>
      </w:r>
      <w:r w:rsidR="00220853">
        <w:rPr>
          <w:noProof/>
        </w:rPr>
        <w:fldChar w:fldCharType="end"/>
      </w:r>
      <w:r>
        <w:t xml:space="preserve">). </w:t>
      </w:r>
      <w:r w:rsidR="000678E0">
        <w:t xml:space="preserve">Both the modeled and observed </w:t>
      </w:r>
      <w:r w:rsidR="007A2710">
        <w:t xml:space="preserve">annual survivals </w:t>
      </w:r>
      <w:r w:rsidR="000678E0">
        <w:t>for hatchery and wild fish</w:t>
      </w:r>
      <w:r w:rsidR="00627706">
        <w:t xml:space="preserve"> </w:t>
      </w:r>
      <w:r w:rsidR="006F059C">
        <w:t>showed an alternating pattern of increases and decreases</w:t>
      </w:r>
      <w:r w:rsidR="00031F08">
        <w:t>,</w:t>
      </w:r>
      <w:r w:rsidR="006F059C">
        <w:t xml:space="preserve"> </w:t>
      </w:r>
      <w:r w:rsidR="0080574A">
        <w:t xml:space="preserve">which </w:t>
      </w:r>
      <w:r w:rsidR="006F059C">
        <w:t>was</w:t>
      </w:r>
      <w:r w:rsidR="007A2710">
        <w:t xml:space="preserve"> </w:t>
      </w:r>
      <w:r w:rsidR="00031F08">
        <w:t xml:space="preserve">evident </w:t>
      </w:r>
      <w:r w:rsidR="007D665B">
        <w:t>by the previously described</w:t>
      </w:r>
      <w:r w:rsidR="00627706">
        <w:t xml:space="preserve"> negative correlations in the year dimension for the day/year interaction (</w:t>
      </w:r>
      <w:r w:rsidR="00220853">
        <w:fldChar w:fldCharType="begin"/>
      </w:r>
      <w:r w:rsidR="00220853">
        <w:instrText xml:space="preserve"> REF _Ref33043299 </w:instrText>
      </w:r>
      <w:r w:rsidR="00220853">
        <w:fldChar w:fldCharType="separate"/>
      </w:r>
      <w:r w:rsidR="006E63D9" w:rsidRPr="00760F8D">
        <w:t xml:space="preserve">Table </w:t>
      </w:r>
      <w:r w:rsidR="006E63D9">
        <w:rPr>
          <w:noProof/>
        </w:rPr>
        <w:t>5</w:t>
      </w:r>
      <w:r w:rsidR="00220853">
        <w:rPr>
          <w:noProof/>
        </w:rPr>
        <w:fldChar w:fldCharType="end"/>
      </w:r>
      <w:r w:rsidR="00627706">
        <w:t>)</w:t>
      </w:r>
      <w:r w:rsidR="000678E0">
        <w:t>.</w:t>
      </w:r>
    </w:p>
    <w:p w14:paraId="0339E601" w14:textId="77777777" w:rsidR="00AB7141" w:rsidRPr="00C61069" w:rsidRDefault="00AB7141" w:rsidP="00AB7141">
      <w:pPr>
        <w:rPr>
          <w:i/>
        </w:rPr>
      </w:pPr>
      <w:r w:rsidRPr="00C61069">
        <w:rPr>
          <w:i/>
        </w:rPr>
        <w:t>Simulation</w:t>
      </w:r>
    </w:p>
    <w:p w14:paraId="138062C9" w14:textId="3D310268" w:rsidR="00AB7141" w:rsidRDefault="00AB7141" w:rsidP="00725D12">
      <w:r>
        <w:tab/>
        <w:t xml:space="preserve">Visual inspection of the simulation results suggestions that the estimation model provided unbiased estimates </w:t>
      </w:r>
      <w:r w:rsidR="00421A78">
        <w:t>for</w:t>
      </w:r>
      <w:r>
        <w:t xml:space="preserve"> parameters </w:t>
      </w:r>
      <w:r w:rsidR="00421A78">
        <w:t xml:space="preserve">simulation model that generated the </w:t>
      </w:r>
      <w:r>
        <w:t>data (Figure S1). In the sample size analysis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r>
          <w:rPr>
            <w:rFonts w:ascii="Cambria Math" w:hAnsi="Cambria Math"/>
          </w:rPr>
          <m:t>)</m:t>
        </m:r>
      </m:oMath>
      <w:r>
        <w:t>, the parameters of the model are unbiased (i.e., the center of mass of the violins is near zero)</w:t>
      </w:r>
      <w:r w:rsidR="00421A78">
        <w:t>; h</w:t>
      </w:r>
      <w:r>
        <w:t xml:space="preserve">owever, for some random draws in the sample size analysis lead to </w:t>
      </w:r>
      <w:r w:rsidR="00421A78">
        <w:t xml:space="preserve">some </w:t>
      </w:r>
      <w:r>
        <w:t>negative biases for the standard deviation for the day effect</w:t>
      </w:r>
      <w:r w:rsidR="00421A78">
        <w:t>. T</w:t>
      </w:r>
      <w:r>
        <w:t xml:space="preserve">hese biases are usually associated random draws </w:t>
      </w:r>
      <w:r w:rsidR="00421A78">
        <w:t xml:space="preserve">with few number of surviving fish and </w:t>
      </w:r>
      <w:r>
        <w:t xml:space="preserve">little auto-correlation in the day effect. </w:t>
      </w:r>
      <w:r w:rsidR="00421A78">
        <w:t>As sample sizes increase, t</w:t>
      </w:r>
      <w:r>
        <w:t xml:space="preserve">he precision increases (i.e., the violins get vertically compressed) for the correlation coefficients </w:t>
      </w:r>
      <w:r w:rsidR="00421A78">
        <w:t xml:space="preserve">for the day/year interaction </w:t>
      </w:r>
      <w:r>
        <w:t>and standard deviation</w:t>
      </w:r>
      <w:r w:rsidR="00421A78">
        <w:t>s</w:t>
      </w:r>
      <w:r>
        <w:t xml:space="preserve"> for the </w:t>
      </w:r>
      <w:r w:rsidR="00421A78">
        <w:t xml:space="preserve">day and </w:t>
      </w:r>
      <w:r>
        <w:t>day/year interaction</w:t>
      </w:r>
      <w:r w:rsidR="00421A78">
        <w:t>. T</w:t>
      </w:r>
      <w:r>
        <w:t xml:space="preserve">he precision does not </w:t>
      </w:r>
      <w:r w:rsidR="00421A78">
        <w:t xml:space="preserve">appear increase </w:t>
      </w:r>
      <w:r>
        <w:t>for the other parameters</w:t>
      </w:r>
      <w:r w:rsidR="00421A78">
        <w:t xml:space="preserve"> of the model as sample sizes increase</w:t>
      </w:r>
      <w:r>
        <w:t xml:space="preserve">. The magnitude of the correlation for both the day and day/year effects </w:t>
      </w:r>
      <w:r w:rsidR="009459DA">
        <w:t xml:space="preserve">in the simulated data does not appear to bias for </w:t>
      </w:r>
      <w:r>
        <w:t>the parameter estimates</w:t>
      </w:r>
      <w:r w:rsidR="009459DA">
        <w:t xml:space="preserve"> (i.e., average deviation from zero in Figure S1)</w:t>
      </w:r>
      <w:r>
        <w:t>; however</w:t>
      </w:r>
      <w:r w:rsidR="00421A78">
        <w:t>,</w:t>
      </w:r>
      <w:r>
        <w:t xml:space="preserve"> the precision </w:t>
      </w:r>
      <w:r w:rsidR="00421A78">
        <w:t xml:space="preserve">of the </w:t>
      </w:r>
      <w:r w:rsidR="009459DA">
        <w:t xml:space="preserve">estimated </w:t>
      </w:r>
      <w:r>
        <w:t>correlation</w:t>
      </w:r>
      <w:r w:rsidR="009459DA">
        <w:t xml:space="preserve"> </w:t>
      </w:r>
      <w:r>
        <w:t xml:space="preserve">for both the day </w:t>
      </w:r>
      <w:r w:rsidR="00421A78">
        <w:t>(</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j)</m:t>
            </m:r>
          </m:sup>
        </m:sSup>
      </m:oMath>
      <w:r w:rsidR="00421A78">
        <w:t xml:space="preserve">) </w:t>
      </w:r>
      <w:r>
        <w:t>and day/year interaction</w:t>
      </w:r>
      <w:r w:rsidR="00421A78">
        <w:t xml:space="preserve"> (</w:t>
      </w:r>
      <m:oMath>
        <m:sSup>
          <m:sSupPr>
            <m:ctrlPr>
              <w:rPr>
                <w:rFonts w:ascii="Cambria Math" w:hAnsi="Cambria Math"/>
              </w:rPr>
            </m:ctrlPr>
          </m:sSupPr>
          <m:e>
            <m:r>
              <m:rPr>
                <m:sty m:val="p"/>
              </m:rPr>
              <w:rPr>
                <w:rFonts w:ascii="Cambria Math" w:hAnsi="Cambria Math"/>
              </w:rPr>
              <m:t>τ</m:t>
            </m:r>
          </m:e>
          <m:sup>
            <m:r>
              <m:rPr>
                <m:sty m:val="p"/>
              </m:rPr>
              <w:rPr>
                <w:rFonts w:ascii="Cambria Math" w:hAnsi="Cambria Math"/>
              </w:rPr>
              <m:t>(j)</m:t>
            </m:r>
          </m:sup>
        </m:sSup>
      </m:oMath>
      <w:r w:rsidR="00421A78">
        <w:t xml:space="preserve"> </w:t>
      </w:r>
      <w:proofErr w:type="gramStart"/>
      <w:r w:rsidR="00421A78">
        <w:t xml:space="preserve">and </w:t>
      </w:r>
      <w:proofErr w:type="gramEnd"/>
      <m:oMath>
        <m:sSup>
          <m:sSupPr>
            <m:ctrlPr>
              <w:rPr>
                <w:rFonts w:ascii="Cambria Math" w:hAnsi="Cambria Math"/>
              </w:rPr>
            </m:ctrlPr>
          </m:sSupPr>
          <m:e>
            <m:r>
              <m:rPr>
                <m:sty m:val="p"/>
              </m:rPr>
              <w:rPr>
                <w:rFonts w:ascii="Cambria Math" w:hAnsi="Cambria Math"/>
              </w:rPr>
              <m:t>τ</m:t>
            </m:r>
          </m:e>
          <m:sup>
            <m:r>
              <m:rPr>
                <m:sty m:val="p"/>
              </m:rPr>
              <w:rPr>
                <w:rFonts w:ascii="Cambria Math" w:hAnsi="Cambria Math"/>
              </w:rPr>
              <m:t>(t</m:t>
            </m:r>
            <m:r>
              <m:rPr>
                <m:sty m:val="p"/>
              </m:rPr>
              <w:rPr>
                <w:rFonts w:ascii="Cambria Math" w:hAnsi="Cambria Math"/>
              </w:rPr>
              <m:t>)</m:t>
            </m:r>
          </m:sup>
        </m:sSup>
      </m:oMath>
      <w:r w:rsidR="00421A78">
        <w:t>)</w:t>
      </w:r>
      <w:r>
        <w:t xml:space="preserve"> </w:t>
      </w:r>
      <w:r w:rsidR="00D32A29">
        <w:t>increases and the precision of the estimated mean survival (</w:t>
      </w:r>
      <m:oMath>
        <m:r>
          <m:rPr>
            <m:sty m:val="p"/>
          </m:rPr>
          <w:rPr>
            <w:rFonts w:ascii="Cambria Math" w:hAnsi="Cambria Math"/>
          </w:rPr>
          <m:t>μ</m:t>
        </m:r>
      </m:oMath>
      <w:r w:rsidR="00D32A29">
        <w:t xml:space="preserve">) decreases </w:t>
      </w:r>
      <w:r>
        <w:t xml:space="preserve">as the correlation increases from 0.1 to 0.9. </w:t>
      </w:r>
      <w:r w:rsidR="00D32A29">
        <w:t>The precision of the coefficients for the marine covariates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DO</m:t>
            </m:r>
            <m:r>
              <m:rPr>
                <m:sty m:val="p"/>
              </m:rPr>
              <w:rPr>
                <w:rFonts w:ascii="Cambria Math" w:hAnsi="Cambria Math"/>
              </w:rPr>
              <m:t>.sum</m:t>
            </m:r>
          </m:sub>
        </m:sSub>
      </m:oMath>
      <w:r w:rsidR="00D32A29">
        <w:t xml:space="preserve"> </w:t>
      </w:r>
      <w:proofErr w:type="gramStart"/>
      <w:r w:rsidR="00D32A29">
        <w:t xml:space="preserve">and </w:t>
      </w:r>
      <w:proofErr w:type="gramEnd"/>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CUI</m:t>
            </m:r>
            <m:r>
              <m:rPr>
                <m:sty m:val="p"/>
              </m:rPr>
              <w:rPr>
                <w:rFonts w:ascii="Cambria Math" w:hAnsi="Cambria Math"/>
              </w:rPr>
              <m:t>.spr</m:t>
            </m:r>
          </m:sub>
        </m:sSub>
      </m:oMath>
      <w:r w:rsidR="00D32A29">
        <w:t xml:space="preserve">) are not affected by the magnitude of the simulated </w:t>
      </w:r>
      <w:r w:rsidR="00421A78">
        <w:t>correlation</w:t>
      </w:r>
      <w:r w:rsidR="00D32A29">
        <w:t>s</w:t>
      </w:r>
      <w:r w:rsidR="009459DA">
        <w:t>.</w:t>
      </w:r>
    </w:p>
    <w:p w14:paraId="11D365E8" w14:textId="65BFE60C" w:rsidR="00B71CAE" w:rsidRPr="009328F9" w:rsidRDefault="00B71CAE" w:rsidP="00725D12">
      <w:r>
        <w:lastRenderedPageBreak/>
        <w:tab/>
      </w:r>
      <w:r w:rsidR="00C734B8">
        <w:t>When we compare</w:t>
      </w:r>
      <w:r w:rsidR="00AE052A">
        <w:t>d</w:t>
      </w:r>
      <w:r w:rsidR="009328F9">
        <w:t xml:space="preserve"> the pe</w:t>
      </w:r>
      <w:r w:rsidR="00305B94">
        <w:t xml:space="preserve">rformance of a generalized linear model with </w:t>
      </w:r>
      <w:r w:rsidR="009328F9">
        <w:t>fixed-effects for day</w:t>
      </w:r>
      <w:r w:rsidR="00305B94">
        <w:t>,</w:t>
      </w:r>
      <w:r w:rsidR="009328F9">
        <w:t xml:space="preserve"> day</w:t>
      </w:r>
      <w:r w:rsidR="009328F9">
        <w:rPr>
          <w:vertAlign w:val="superscript"/>
        </w:rPr>
        <w:t>2</w:t>
      </w:r>
      <w:r w:rsidR="00305B94">
        <w:t xml:space="preserve">, and day/year interaction using the </w:t>
      </w:r>
      <w:proofErr w:type="spellStart"/>
      <w:r w:rsidR="00305B94">
        <w:t>glm</w:t>
      </w:r>
      <w:proofErr w:type="spellEnd"/>
      <w:r w:rsidR="00305B94">
        <w:t xml:space="preserve"> function in R (R Core Team 2018)</w:t>
      </w:r>
      <w:r w:rsidR="009328F9">
        <w:t xml:space="preserve"> to </w:t>
      </w:r>
      <w:r w:rsidR="000070AB">
        <w:t xml:space="preserve">the random effects </w:t>
      </w:r>
      <w:r w:rsidR="009328F9">
        <w:t xml:space="preserve">model </w:t>
      </w:r>
      <w:r w:rsidR="000070AB">
        <w:t xml:space="preserve">in TMB </w:t>
      </w:r>
      <w:r w:rsidR="009328F9">
        <w:t xml:space="preserve">which treats day </w:t>
      </w:r>
      <w:r w:rsidR="000070AB">
        <w:t>and day/year as AR1 processes</w:t>
      </w:r>
      <w:r w:rsidR="009328F9">
        <w:t xml:space="preserve">, we found little difference in the bias and precision of the mean survival </w:t>
      </w:r>
      <w:r w:rsidR="0095495B">
        <w:t>(</w:t>
      </w:r>
      <m:oMath>
        <m:r>
          <m:rPr>
            <m:sty m:val="p"/>
          </m:rPr>
          <w:rPr>
            <w:rFonts w:ascii="Cambria Math" w:hAnsi="Cambria Math"/>
          </w:rPr>
          <m:t>μ</m:t>
        </m:r>
      </m:oMath>
      <w:r w:rsidR="0095495B">
        <w:t xml:space="preserve">) </w:t>
      </w:r>
      <w:r w:rsidR="000070AB">
        <w:t xml:space="preserve">and </w:t>
      </w:r>
      <w:r w:rsidR="009328F9">
        <w:t xml:space="preserve">the marine covariates </w:t>
      </w:r>
      <w:r w:rsidR="0095495B">
        <w:t>(</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DO</m:t>
            </m:r>
            <m:r>
              <m:rPr>
                <m:sty m:val="p"/>
              </m:rPr>
              <w:rPr>
                <w:rFonts w:ascii="Cambria Math" w:hAnsi="Cambria Math"/>
              </w:rPr>
              <m:t>.sum</m:t>
            </m:r>
          </m:sub>
        </m:sSub>
      </m:oMath>
      <w:r w:rsidR="0095495B">
        <w:t xml:space="preserve"> </w:t>
      </w:r>
      <w:proofErr w:type="gramStart"/>
      <w:r w:rsidR="0095495B">
        <w:t xml:space="preserve">and </w:t>
      </w:r>
      <w:proofErr w:type="gramEnd"/>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CUI</m:t>
            </m:r>
            <m:r>
              <m:rPr>
                <m:sty m:val="p"/>
              </m:rPr>
              <w:rPr>
                <w:rFonts w:ascii="Cambria Math" w:hAnsi="Cambria Math"/>
              </w:rPr>
              <m:t>.spr</m:t>
            </m:r>
          </m:sub>
        </m:sSub>
      </m:oMath>
      <w:r w:rsidR="0095495B">
        <w:t xml:space="preserve">) </w:t>
      </w:r>
      <w:r w:rsidR="009328F9">
        <w:t>(</w:t>
      </w:r>
      <w:r w:rsidR="0095495B">
        <w:fldChar w:fldCharType="begin"/>
      </w:r>
      <w:r w:rsidR="0095495B">
        <w:instrText xml:space="preserve"> REF _Ref37747610 </w:instrText>
      </w:r>
      <w:r w:rsidR="0095495B">
        <w:fldChar w:fldCharType="separate"/>
      </w:r>
      <w:r w:rsidR="006E63D9">
        <w:t xml:space="preserve">Figure </w:t>
      </w:r>
      <w:r w:rsidR="006E63D9">
        <w:rPr>
          <w:noProof/>
        </w:rPr>
        <w:t>4</w:t>
      </w:r>
      <w:r w:rsidR="0095495B">
        <w:fldChar w:fldCharType="end"/>
      </w:r>
      <w:r w:rsidR="00AE052A">
        <w:t>, upper panel</w:t>
      </w:r>
      <w:r w:rsidR="0095495B">
        <w:t>).</w:t>
      </w:r>
      <w:r w:rsidR="00E45C80">
        <w:t xml:space="preserve"> Examining a single realization of the fit of both models, </w:t>
      </w:r>
      <w:r w:rsidR="00D65EA4">
        <w:t>t</w:t>
      </w:r>
      <w:r w:rsidR="00E45C80">
        <w:t xml:space="preserve">he </w:t>
      </w:r>
      <w:r w:rsidR="00660035">
        <w:t xml:space="preserve">fixed-effect </w:t>
      </w:r>
      <w:r w:rsidR="00E45C80">
        <w:t>model in R (</w:t>
      </w:r>
      <w:r w:rsidR="00681244">
        <w:t xml:space="preserve">Figure S.2, </w:t>
      </w:r>
      <w:r w:rsidR="00E45C80">
        <w:t xml:space="preserve">red line) </w:t>
      </w:r>
      <w:r w:rsidR="00681244">
        <w:t>had</w:t>
      </w:r>
      <w:r w:rsidR="00E45C80">
        <w:t xml:space="preserve"> a similar fit</w:t>
      </w:r>
      <w:r w:rsidR="000070AB">
        <w:t>s</w:t>
      </w:r>
      <w:r w:rsidR="00E45C80">
        <w:t xml:space="preserve"> to the simulated daily survival data (points) </w:t>
      </w:r>
      <w:r w:rsidR="000070AB">
        <w:t xml:space="preserve">as the model using the </w:t>
      </w:r>
      <w:r w:rsidR="00E45C80">
        <w:t>TMB</w:t>
      </w:r>
      <w:r w:rsidR="00660035">
        <w:t xml:space="preserve"> </w:t>
      </w:r>
      <w:r w:rsidR="000070AB">
        <w:t xml:space="preserve">model </w:t>
      </w:r>
      <w:r w:rsidR="00660035">
        <w:t>(blue line)</w:t>
      </w:r>
      <w:r w:rsidR="00E45C80">
        <w:t>. However, the AR1 processes in the TMB model provide</w:t>
      </w:r>
      <w:r w:rsidR="00681244">
        <w:t>d</w:t>
      </w:r>
      <w:r w:rsidR="00E45C80">
        <w:t xml:space="preserve"> more flexibility to capture the </w:t>
      </w:r>
      <w:r w:rsidR="00660035">
        <w:t xml:space="preserve">daily </w:t>
      </w:r>
      <w:r w:rsidR="00E45C80">
        <w:t xml:space="preserve">variability </w:t>
      </w:r>
      <w:r w:rsidR="00681244">
        <w:t xml:space="preserve">in survival </w:t>
      </w:r>
      <w:r w:rsidR="00E45C80">
        <w:t xml:space="preserve">within a year. While there </w:t>
      </w:r>
      <w:r w:rsidR="00AE052A">
        <w:t xml:space="preserve">were </w:t>
      </w:r>
      <w:r w:rsidR="00E45C80">
        <w:t>almost no difference</w:t>
      </w:r>
      <w:r w:rsidR="00681244">
        <w:t>s</w:t>
      </w:r>
      <w:r w:rsidR="00E45C80">
        <w:t xml:space="preserve"> in the </w:t>
      </w:r>
      <w:r w:rsidR="000070AB">
        <w:t xml:space="preserve">bias or precision </w:t>
      </w:r>
      <w:r w:rsidR="00E45C80">
        <w:t xml:space="preserve">for the mean survival and environmental covariates, </w:t>
      </w:r>
      <w:r w:rsidR="00660035">
        <w:t>the standard errors</w:t>
      </w:r>
      <w:r w:rsidR="00AE052A">
        <w:t xml:space="preserve"> </w:t>
      </w:r>
      <w:r w:rsidR="00681244">
        <w:t xml:space="preserve">for </w:t>
      </w:r>
      <w:r w:rsidR="000070AB">
        <w:t xml:space="preserve">these fixed-effects </w:t>
      </w:r>
      <w:r w:rsidR="00681244">
        <w:t xml:space="preserve">in the TMB model were between 65%-70% higher than the model </w:t>
      </w:r>
      <w:r w:rsidR="000070AB">
        <w:t xml:space="preserve">in R </w:t>
      </w:r>
      <w:r w:rsidR="00AE052A">
        <w:t>(</w:t>
      </w:r>
      <w:r w:rsidR="00AE052A">
        <w:fldChar w:fldCharType="begin"/>
      </w:r>
      <w:r w:rsidR="00AE052A">
        <w:instrText xml:space="preserve"> REF _Ref37747610 </w:instrText>
      </w:r>
      <w:r w:rsidR="00AE052A">
        <w:fldChar w:fldCharType="separate"/>
      </w:r>
      <w:r w:rsidR="006E63D9">
        <w:t xml:space="preserve">Figure </w:t>
      </w:r>
      <w:r w:rsidR="006E63D9">
        <w:rPr>
          <w:noProof/>
        </w:rPr>
        <w:t>4</w:t>
      </w:r>
      <w:r w:rsidR="00AE052A">
        <w:fldChar w:fldCharType="end"/>
      </w:r>
      <w:r w:rsidR="00AE052A">
        <w:t>, lower panel)</w:t>
      </w:r>
      <w:r w:rsidR="00660035">
        <w:t xml:space="preserve">. </w:t>
      </w:r>
      <w:r w:rsidR="00E45C80">
        <w:t xml:space="preserve">  </w:t>
      </w:r>
    </w:p>
    <w:p w14:paraId="6879D0B9" w14:textId="2585F78B" w:rsidR="00455E0F" w:rsidRDefault="00455E0F" w:rsidP="007D2F1D">
      <w:pPr>
        <w:spacing w:line="259" w:lineRule="auto"/>
        <w:rPr>
          <w:b/>
        </w:rPr>
      </w:pPr>
      <w:bookmarkStart w:id="16" w:name="_heading=h.qhuhdy2n5ohd" w:colFirst="0" w:colLast="0"/>
      <w:bookmarkEnd w:id="16"/>
      <w:commentRangeStart w:id="17"/>
      <w:r w:rsidRPr="003C4264">
        <w:rPr>
          <w:b/>
        </w:rPr>
        <w:t>Discussion</w:t>
      </w:r>
      <w:commentRangeEnd w:id="17"/>
      <w:r w:rsidR="004A4B3F">
        <w:rPr>
          <w:rStyle w:val="CommentReference"/>
        </w:rPr>
        <w:commentReference w:id="17"/>
      </w:r>
    </w:p>
    <w:p w14:paraId="4AC9A56A" w14:textId="05E7BD19" w:rsidR="00831A18" w:rsidRDefault="005D1BFF" w:rsidP="00725D12">
      <w:r>
        <w:rPr>
          <w:b/>
        </w:rPr>
        <w:tab/>
      </w:r>
      <w:r w:rsidR="00480B12">
        <w:t>In this study</w:t>
      </w:r>
      <w:r w:rsidR="00792E70">
        <w:t>,</w:t>
      </w:r>
      <w:r w:rsidR="00480B12">
        <w:t xml:space="preserve"> we used simulation experiments and a case study of </w:t>
      </w:r>
      <w:r w:rsidR="00AE0935">
        <w:t xml:space="preserve">Snake River </w:t>
      </w:r>
      <w:r w:rsidR="00480B12">
        <w:t xml:space="preserve">spring/summer Chinook </w:t>
      </w:r>
      <w:r w:rsidR="00792E70">
        <w:t>salmon</w:t>
      </w:r>
      <w:r w:rsidR="00480B12">
        <w:t xml:space="preserve"> </w:t>
      </w:r>
      <w:r w:rsidR="00BC547B">
        <w:t xml:space="preserve">to evaluate </w:t>
      </w:r>
      <w:r w:rsidR="00792E70">
        <w:t xml:space="preserve">how including </w:t>
      </w:r>
      <w:r w:rsidR="00BC547B">
        <w:t>random process</w:t>
      </w:r>
      <w:r w:rsidR="00792E70">
        <w:t>es</w:t>
      </w:r>
      <w:r w:rsidR="00BC547B">
        <w:t xml:space="preserve"> </w:t>
      </w:r>
      <w:r w:rsidR="00792E70">
        <w:t xml:space="preserve">in </w:t>
      </w:r>
      <w:r w:rsidR="005A7172">
        <w:t xml:space="preserve">models of </w:t>
      </w:r>
      <w:proofErr w:type="spellStart"/>
      <w:r w:rsidR="00792E70">
        <w:t>smolt</w:t>
      </w:r>
      <w:proofErr w:type="spellEnd"/>
      <w:r w:rsidR="00792E70">
        <w:t xml:space="preserve">-to-adult </w:t>
      </w:r>
      <w:r w:rsidR="00DB2C02">
        <w:t xml:space="preserve">survival </w:t>
      </w:r>
      <w:r w:rsidR="005A7172">
        <w:t>can affect the bias and uncertainty in estimated parameters</w:t>
      </w:r>
      <w:r w:rsidR="00BC547B">
        <w:t xml:space="preserve">. </w:t>
      </w:r>
      <w:r w:rsidR="00884FAD">
        <w:t>P</w:t>
      </w:r>
      <w:r w:rsidR="00480B12">
        <w:t xml:space="preserve">revious efforts </w:t>
      </w:r>
      <w:r w:rsidR="00BC547B">
        <w:t xml:space="preserve">typically </w:t>
      </w:r>
      <w:r w:rsidR="00792E70">
        <w:t xml:space="preserve">included </w:t>
      </w:r>
      <w:r w:rsidR="00BC547B">
        <w:t>fixed-effect</w:t>
      </w:r>
      <w:r w:rsidR="005A7172">
        <w:t>s</w:t>
      </w:r>
      <w:r w:rsidR="00BC547B">
        <w:t xml:space="preserve"> for day</w:t>
      </w:r>
      <w:r w:rsidR="005A7172">
        <w:t>,</w:t>
      </w:r>
      <w:r w:rsidR="00BC547B">
        <w:t xml:space="preserve"> day</w:t>
      </w:r>
      <w:r w:rsidR="00BC547B">
        <w:rPr>
          <w:vertAlign w:val="superscript"/>
        </w:rPr>
        <w:t>2</w:t>
      </w:r>
      <w:r w:rsidR="005A7172">
        <w:t>, and day/year interactions</w:t>
      </w:r>
      <w:r w:rsidR="00BC547B">
        <w:t xml:space="preserve"> to allow </w:t>
      </w:r>
      <w:r w:rsidR="005A7172">
        <w:t>for different patterns in survival over days and years</w:t>
      </w:r>
      <w:r w:rsidR="00BC547B">
        <w:t xml:space="preserve"> (</w:t>
      </w:r>
      <w:proofErr w:type="spellStart"/>
      <w:r w:rsidR="00BC547B">
        <w:t>Scheuerell</w:t>
      </w:r>
      <w:proofErr w:type="spellEnd"/>
      <w:r w:rsidR="00BC547B">
        <w:t xml:space="preserve"> et al. 2009, Gosselin et al. 2018). </w:t>
      </w:r>
      <w:r w:rsidR="00DB2C02">
        <w:t>O</w:t>
      </w:r>
      <w:r w:rsidR="00884FAD">
        <w:t xml:space="preserve">ur approach </w:t>
      </w:r>
      <w:r w:rsidR="00DB2C02">
        <w:t xml:space="preserve">of using </w:t>
      </w:r>
      <w:r w:rsidR="00551002">
        <w:t xml:space="preserve">random </w:t>
      </w:r>
      <w:r w:rsidR="00DB2C02">
        <w:t xml:space="preserve">instead of fixed </w:t>
      </w:r>
      <w:r w:rsidR="00551002">
        <w:t xml:space="preserve">effects </w:t>
      </w:r>
      <w:r w:rsidR="00DB2C02">
        <w:t xml:space="preserve">for the day and year processes increased the </w:t>
      </w:r>
      <w:r w:rsidR="005A7172">
        <w:t xml:space="preserve">flexibility </w:t>
      </w:r>
      <w:r w:rsidR="00551002">
        <w:t>of</w:t>
      </w:r>
      <w:r w:rsidR="005A7172">
        <w:t xml:space="preserve"> the model </w:t>
      </w:r>
      <w:r w:rsidR="00FD6D68">
        <w:t xml:space="preserve">to predict </w:t>
      </w:r>
      <w:r w:rsidR="00551002">
        <w:t xml:space="preserve">temporal </w:t>
      </w:r>
      <w:r w:rsidR="00DB2C02">
        <w:t xml:space="preserve">changes in </w:t>
      </w:r>
      <w:r w:rsidR="005A7172">
        <w:t>survival</w:t>
      </w:r>
      <w:r w:rsidR="00FD6D68">
        <w:t xml:space="preserve"> (Figure S2)</w:t>
      </w:r>
      <w:r w:rsidR="005A7172">
        <w:t xml:space="preserve">. </w:t>
      </w:r>
      <w:r w:rsidR="00DB2C02">
        <w:t xml:space="preserve">Allowing the random processes </w:t>
      </w:r>
      <w:r w:rsidR="00FD6D68">
        <w:t xml:space="preserve">to account for more of the </w:t>
      </w:r>
      <w:r w:rsidR="002B630F">
        <w:t xml:space="preserve">variability </w:t>
      </w:r>
      <w:r w:rsidR="00FD6D68">
        <w:t xml:space="preserve">in the daily survival </w:t>
      </w:r>
      <w:r w:rsidR="00DB2C02">
        <w:t>increased</w:t>
      </w:r>
      <w:r w:rsidR="00FD6D68">
        <w:t xml:space="preserve"> the uncertainty for mean survival and the environmental covariates relative to the fixed-effects generalized linear models (</w:t>
      </w:r>
      <w:r w:rsidR="00FD6D68">
        <w:fldChar w:fldCharType="begin"/>
      </w:r>
      <w:r w:rsidR="00FD6D68">
        <w:instrText xml:space="preserve"> REF _Ref37747610 </w:instrText>
      </w:r>
      <w:r w:rsidR="00FD6D68">
        <w:fldChar w:fldCharType="separate"/>
      </w:r>
      <w:r w:rsidR="006E63D9">
        <w:t xml:space="preserve">Figure </w:t>
      </w:r>
      <w:r w:rsidR="006E63D9">
        <w:rPr>
          <w:noProof/>
        </w:rPr>
        <w:t>4</w:t>
      </w:r>
      <w:r w:rsidR="00FD6D68">
        <w:fldChar w:fldCharType="end"/>
      </w:r>
      <w:r w:rsidR="00FD6D68">
        <w:t xml:space="preserve">). Properly accounting for </w:t>
      </w:r>
      <w:r w:rsidR="00EF216F">
        <w:t xml:space="preserve">the </w:t>
      </w:r>
      <w:r w:rsidR="00FD6D68">
        <w:t xml:space="preserve">uncertainty in the fixed-effects will be critical for evaluating the risk to populations under </w:t>
      </w:r>
      <w:r w:rsidR="002B630F">
        <w:t xml:space="preserve">projected </w:t>
      </w:r>
      <w:r w:rsidR="00FD6D68">
        <w:t xml:space="preserve">climate conditions. </w:t>
      </w:r>
    </w:p>
    <w:p w14:paraId="1F7648AB" w14:textId="65FCD237" w:rsidR="005D1BFF" w:rsidRPr="00BC547B" w:rsidRDefault="002B630F" w:rsidP="00725D12">
      <w:pPr>
        <w:ind w:firstLine="720"/>
      </w:pPr>
      <w:r>
        <w:lastRenderedPageBreak/>
        <w:t>O</w:t>
      </w:r>
      <w:r w:rsidR="00831A18">
        <w:t xml:space="preserve">ur model </w:t>
      </w:r>
      <w:r w:rsidR="007A0B3D">
        <w:t xml:space="preserve">is generalizable and expanding </w:t>
      </w:r>
      <w:r w:rsidR="00775361">
        <w:t xml:space="preserve">the two-dimensional “lattice” of AR1 processes </w:t>
      </w:r>
      <w:r w:rsidR="007A0B3D">
        <w:t xml:space="preserve">from day and year </w:t>
      </w:r>
      <w:r w:rsidR="00775361">
        <w:t xml:space="preserve">to higher dimensional </w:t>
      </w:r>
      <w:r w:rsidR="007A0B3D">
        <w:t xml:space="preserve">interactions that include </w:t>
      </w:r>
      <w:r w:rsidR="00775361">
        <w:t xml:space="preserve">biological predictors such </w:t>
      </w:r>
      <w:r w:rsidR="007A0B3D">
        <w:t xml:space="preserve">as </w:t>
      </w:r>
      <w:r>
        <w:t>size</w:t>
      </w:r>
      <w:r w:rsidR="00775361">
        <w:t xml:space="preserve"> and</w:t>
      </w:r>
      <w:r>
        <w:t xml:space="preserve"> weight, or </w:t>
      </w:r>
      <w:r w:rsidR="00775361">
        <w:t xml:space="preserve">environmental forces such </w:t>
      </w:r>
      <w:r>
        <w:t>temperature</w:t>
      </w:r>
      <w:r w:rsidR="007A0B3D">
        <w:t xml:space="preserve"> is very accessible using our TMB model</w:t>
      </w:r>
      <w:r w:rsidR="00775361">
        <w:t xml:space="preserve">. </w:t>
      </w:r>
      <w:r w:rsidR="007A0B3D">
        <w:t xml:space="preserve">In addition to improving our understanding of </w:t>
      </w:r>
      <w:r w:rsidR="00652FA4">
        <w:t xml:space="preserve">how these </w:t>
      </w:r>
      <w:r w:rsidR="007A0B3D">
        <w:t>forces affect</w:t>
      </w:r>
      <w:r w:rsidR="00652FA4">
        <w:t xml:space="preserve"> the bias and uncertainty in</w:t>
      </w:r>
      <w:r w:rsidR="007A0B3D">
        <w:t xml:space="preserve"> survival, t</w:t>
      </w:r>
      <w:r w:rsidR="00775361">
        <w:t>he</w:t>
      </w:r>
      <w:r w:rsidR="007A0B3D">
        <w:t xml:space="preserve">se </w:t>
      </w:r>
      <w:r w:rsidR="00775361">
        <w:t xml:space="preserve">forces are associated with “levers” that co-managers of freshwater systems can manipulate </w:t>
      </w:r>
      <w:r w:rsidR="00652FA4">
        <w:t xml:space="preserve">quantifying the effects of these </w:t>
      </w:r>
      <w:r w:rsidR="00775361">
        <w:t xml:space="preserve">drivers </w:t>
      </w:r>
      <w:r w:rsidR="00652FA4">
        <w:t xml:space="preserve">will be </w:t>
      </w:r>
      <w:r w:rsidR="00775361">
        <w:t xml:space="preserve">critical for evaluating future management scenarios. </w:t>
      </w:r>
    </w:p>
    <w:p w14:paraId="24494777" w14:textId="34B11226" w:rsidR="00455E0F" w:rsidRPr="003C4264" w:rsidRDefault="00990320" w:rsidP="00455E0F">
      <w:pPr>
        <w:pStyle w:val="Heading4"/>
        <w:rPr>
          <w:b w:val="0"/>
          <w:i/>
        </w:rPr>
      </w:pPr>
      <w:r>
        <w:rPr>
          <w:b w:val="0"/>
          <w:i/>
        </w:rPr>
        <w:t>Hatchery-w</w:t>
      </w:r>
      <w:r w:rsidR="00455E0F" w:rsidRPr="003C4264">
        <w:rPr>
          <w:b w:val="0"/>
          <w:i/>
        </w:rPr>
        <w:t>ild comparisons</w:t>
      </w:r>
    </w:p>
    <w:p w14:paraId="0DC1F429" w14:textId="20BFBAC0" w:rsidR="00455E0F" w:rsidRDefault="002B630F" w:rsidP="00455E0F">
      <w:pPr>
        <w:ind w:firstLine="720"/>
      </w:pPr>
      <w:r>
        <w:t xml:space="preserve">Different rearing types of spring/summer Chinook salmon clearly exhibit differences in SAR within and between years. </w:t>
      </w:r>
      <w:r w:rsidR="00455E0F">
        <w:t>There are clear and expected differenc</w:t>
      </w:r>
      <w:bookmarkStart w:id="18" w:name="_GoBack"/>
      <w:bookmarkEnd w:id="18"/>
      <w:r w:rsidR="00455E0F">
        <w:t xml:space="preserve">es between fish reared in a hatchery and fish exposed to natural conditions in the wild, including size, condition, risk aversion, </w:t>
      </w:r>
      <w:r w:rsidR="006A1A32">
        <w:t>arrival timing</w:t>
      </w:r>
      <w:r w:rsidR="00455E0F">
        <w:t xml:space="preserve">, parasite load, and numerous other factors.  We clearly documented the effect of </w:t>
      </w:r>
      <w:r w:rsidR="006A1A32">
        <w:t>arrival timing</w:t>
      </w:r>
      <w:r w:rsidR="00455E0F">
        <w:t xml:space="preserve"> on marine survival of Snake River spring/summer Chinook salmon</w:t>
      </w:r>
      <w:r w:rsidR="007F48AE">
        <w:t xml:space="preserve"> </w:t>
      </w:r>
      <w:r w:rsidR="0019391A">
        <w:t xml:space="preserve">was </w:t>
      </w:r>
      <w:r w:rsidR="00455E0F">
        <w:t>not consistent between fish of different rear</w:t>
      </w:r>
      <w:r w:rsidR="007F48AE">
        <w:t>ing</w:t>
      </w:r>
      <w:r w:rsidR="00455E0F">
        <w:t xml:space="preserve"> types</w:t>
      </w:r>
      <w:r w:rsidR="0019391A">
        <w:t xml:space="preserve">, and we </w:t>
      </w:r>
      <w:r w:rsidR="00455E0F">
        <w:t xml:space="preserve">described two primary differences in timing and marine survival.  First, </w:t>
      </w:r>
      <w:r w:rsidR="00A641BF">
        <w:t xml:space="preserve">the distribution for migrating juvenile salmon </w:t>
      </w:r>
      <w:r w:rsidR="00455E0F">
        <w:t xml:space="preserve">differs between the hatchery and wild fish, with hatchery fish exhibiting much more of a peaked, narrow distribution, mostly completed by early June.  In contrast, the distribution of wild fish </w:t>
      </w:r>
      <w:r w:rsidR="006A1A32">
        <w:t>arrival timing</w:t>
      </w:r>
      <w:r w:rsidR="00455E0F">
        <w:t xml:space="preserve"> starts </w:t>
      </w:r>
      <w:r w:rsidR="001A0138">
        <w:t xml:space="preserve">earlier </w:t>
      </w:r>
      <w:r w:rsidR="00455E0F">
        <w:t xml:space="preserve">and has a long tail, with some fish not migrating </w:t>
      </w:r>
      <w:r w:rsidR="00AE5AB1">
        <w:t>past Bonneville Dam until mid-</w:t>
      </w:r>
      <w:r w:rsidR="00455E0F">
        <w:t>July.</w:t>
      </w:r>
      <w:r w:rsidR="003C4264">
        <w:t xml:space="preserve"> </w:t>
      </w:r>
      <w:r w:rsidR="00455E0F">
        <w:t xml:space="preserve">Second, </w:t>
      </w:r>
      <w:r w:rsidR="007F48AE">
        <w:t>o</w:t>
      </w:r>
      <w:r w:rsidR="00455E0F">
        <w:t>n average</w:t>
      </w:r>
      <w:r w:rsidR="00E131F7">
        <w:t xml:space="preserve"> across years</w:t>
      </w:r>
      <w:r w:rsidR="00455E0F">
        <w:t xml:space="preserve">, survival </w:t>
      </w:r>
      <w:r w:rsidR="00E131F7">
        <w:t xml:space="preserve">peaks </w:t>
      </w:r>
      <w:r w:rsidR="00455E0F">
        <w:t xml:space="preserve">for </w:t>
      </w:r>
      <w:r w:rsidR="00E131F7">
        <w:t xml:space="preserve">wild </w:t>
      </w:r>
      <w:r w:rsidR="00455E0F">
        <w:t xml:space="preserve">fish migrating early and </w:t>
      </w:r>
      <w:r w:rsidR="00AE5AB1">
        <w:t xml:space="preserve">then </w:t>
      </w:r>
      <w:r w:rsidR="00455E0F">
        <w:t>decline</w:t>
      </w:r>
      <w:r w:rsidR="00E131F7">
        <w:t>s</w:t>
      </w:r>
      <w:r w:rsidR="00455E0F">
        <w:t xml:space="preserve"> throughout the </w:t>
      </w:r>
      <w:r w:rsidR="00E131F7">
        <w:t>remainder of the migration</w:t>
      </w:r>
      <w:r w:rsidR="00455E0F">
        <w:t>, whereas hatchery fish</w:t>
      </w:r>
      <w:r w:rsidR="00A641BF">
        <w:t>, on average,</w:t>
      </w:r>
      <w:r w:rsidR="00455E0F">
        <w:t xml:space="preserve"> show </w:t>
      </w:r>
      <w:r w:rsidR="007F48AE">
        <w:t xml:space="preserve">no consistent pattern in survival across years based </w:t>
      </w:r>
      <w:r w:rsidR="00455E0F">
        <w:t xml:space="preserve">on </w:t>
      </w:r>
      <w:r w:rsidR="006A1A32">
        <w:t>arrival timing</w:t>
      </w:r>
      <w:r w:rsidR="00455E0F">
        <w:t>.</w:t>
      </w:r>
    </w:p>
    <w:p w14:paraId="49FC9CD4" w14:textId="2E13B7A2" w:rsidR="00455E0F" w:rsidRPr="00F17EB1" w:rsidRDefault="00455E0F" w:rsidP="007F251A">
      <w:pPr>
        <w:ind w:firstLine="720"/>
      </w:pPr>
      <w:r>
        <w:t xml:space="preserve">There are multiple reasons why wild fish </w:t>
      </w:r>
      <w:r w:rsidR="00E131F7">
        <w:t xml:space="preserve">may </w:t>
      </w:r>
      <w:r>
        <w:t xml:space="preserve">be more sensitive to </w:t>
      </w:r>
      <w:r w:rsidR="006A1A32">
        <w:t>arrival timing</w:t>
      </w:r>
      <w:r>
        <w:t xml:space="preserve"> than hatchery fish, though much of this is speculation.  Perhaps the most likely cause is the difference </w:t>
      </w:r>
      <w:r>
        <w:lastRenderedPageBreak/>
        <w:t>in size between the two groups.  If early marine survival is size-dependent, which has been shown for other salmon stocks</w:t>
      </w:r>
      <w:r w:rsidR="005F3577">
        <w:t xml:space="preserve"> </w:t>
      </w:r>
      <w:r w:rsidR="005F3577">
        <w:fldChar w:fldCharType="begin"/>
      </w:r>
      <w:r w:rsidR="00DE62DF">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2192,"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Henderson and Cass 1991; Beamish and Mahnken 2001; Duffy and Beauchamp 2011; L. E. Woodson et al. 2013)</w:t>
      </w:r>
      <w:r w:rsidR="005F3577">
        <w:fldChar w:fldCharType="end"/>
      </w:r>
      <w:r>
        <w:t xml:space="preserve">, the larger size of hatchery fish could afford them some </w:t>
      </w:r>
      <w:r w:rsidR="0060181A">
        <w:t>level of independence from predators</w:t>
      </w:r>
      <w:r>
        <w:t xml:space="preserve">.  </w:t>
      </w:r>
      <w:r w:rsidR="00AD006C">
        <w:t>Additionally, l</w:t>
      </w:r>
      <w:r w:rsidR="007F251A">
        <w:t xml:space="preserve">arge subsidies of </w:t>
      </w:r>
      <w:r w:rsidR="005F3577">
        <w:t xml:space="preserve">hatchery </w:t>
      </w:r>
      <w:r w:rsidR="007F251A">
        <w:t>smolts may increase the density of the predator communities, and these predators may differentially select for wild fish because they are smaller and more available once the pulse of hatchery fish has passed</w:t>
      </w:r>
      <w:r w:rsidR="003C4264">
        <w:t xml:space="preserve"> </w:t>
      </w:r>
      <w:r w:rsidR="003C4264">
        <w:fldChar w:fldCharType="begin"/>
      </w:r>
      <w:r w:rsidR="00056EDB">
        <w:instrText xml:space="preserve"> ADDIN ZOTERO_ITEM CSL_CITATION {"citationID":"C80Mc5cQ","properties":{"formattedCitation":"(Beamish et al. 1992; Beamish and Mahnken 2001)","plainCitation":"(Beamish et al. 1992; Beamish and Mahnken 2001)","dontUpdate":true,"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49D0CF9F" w14:textId="77777777" w:rsidR="0019391A" w:rsidRDefault="0019391A" w:rsidP="0019391A">
      <w:pPr>
        <w:pStyle w:val="Heading4"/>
        <w:rPr>
          <w:b w:val="0"/>
          <w:i/>
        </w:rPr>
      </w:pPr>
      <w:bookmarkStart w:id="19" w:name="_heading=h.3axnez5kny3z" w:colFirst="0" w:colLast="0"/>
      <w:bookmarkEnd w:id="19"/>
      <w:r w:rsidRPr="00735362">
        <w:rPr>
          <w:b w:val="0"/>
          <w:i/>
        </w:rPr>
        <w:t>Arrival Timing</w:t>
      </w:r>
    </w:p>
    <w:p w14:paraId="6AB9DCED" w14:textId="77777777" w:rsidR="0019391A" w:rsidRPr="00F17EB1" w:rsidRDefault="0019391A" w:rsidP="0019391A">
      <w:pPr>
        <w:ind w:firstLine="720"/>
      </w:pPr>
      <w:r w:rsidRPr="00F17EB1">
        <w:t>A key component of this model is the inclusion of arrival timing to the marine environment.  Gosselin et al. (201</w:t>
      </w:r>
      <w:r>
        <w:t>8</w:t>
      </w:r>
      <w:r w:rsidRPr="00F17EB1">
        <w:t>) showed tha</w:t>
      </w:r>
      <w:r>
        <w:t>t management practices in fresh</w:t>
      </w:r>
      <w:r w:rsidRPr="00F17EB1">
        <w:t>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Gosselin et al. 201</w:t>
      </w:r>
      <w:r>
        <w:t>8</w:t>
      </w:r>
      <w:r w:rsidRPr="00F17EB1">
        <w:t xml:space="preserve">) and these data are quite readily available, as each fish detected at Bonneville Dam has its own time stamp.  </w:t>
      </w:r>
      <w:r>
        <w:t xml:space="preserve">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fldChar w:fldCharType="begin"/>
      </w:r>
      <w:r>
        <w:instrText xml:space="preserve"> ADDIN ZOTERO_ITEM CSL_CITATION {"citationID":"u4eLZg83","properties":{"formattedCitation":"(Keefer et al. 2008)","plainCitation":"(Keefer et al. 2008)","noteIndex":0},"citationItems":[{"id":2215,"uris":["http://zotero.org/users/3830350/items/I5869FKY"],"uri":["http://zotero.org/users/3830350/items/I5869FKY"],"itemData":{"id":2215,"type":"article-journal","container-title":"Transactions of the American Fisheries Society","issue":"4","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fldChar w:fldCharType="separate"/>
      </w:r>
      <w:r w:rsidRPr="00733C2A">
        <w:t>(Keefer et al. 2008)</w:t>
      </w:r>
      <w:r>
        <w:fldChar w:fldCharType="end"/>
      </w:r>
      <w:r>
        <w:t>, and p</w:t>
      </w:r>
      <w:r w:rsidRPr="00F17EB1">
        <w:t>henological variability in the marine ecosystem is driven by atmospheric and oceanographic processes with substantial inter</w:t>
      </w:r>
      <w:r>
        <w:t>-</w:t>
      </w:r>
      <w:r w:rsidRPr="00F17EB1">
        <w:t>annual variability</w:t>
      </w:r>
      <w:r>
        <w:t xml:space="preserve"> </w:t>
      </w:r>
      <w:r>
        <w:fldChar w:fldCharType="begin"/>
      </w:r>
      <w:r>
        <w:instrText xml:space="preserve"> ADDIN ZOTERO_ITEM CSL_CITATION {"citationID":"aukRQBvi","properties":{"formattedCitation":"(Mantua et al. 1997)","plainCitation":"(Mantua et al. 1997)","noteIndex":0},"citationItems":[{"id":883,"uris":["http://zotero.org/users/3830350/items/TBWRSB9A"],"uri":["http://zotero.org/users/3830350/items/TBWRSB9A"],"itemData":{"id":883,"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fldChar w:fldCharType="separate"/>
      </w:r>
      <w:r w:rsidRPr="00733C2A">
        <w:t xml:space="preserve">(Mantua et </w:t>
      </w:r>
      <w:r w:rsidRPr="00733C2A">
        <w:lastRenderedPageBreak/>
        <w:t>al. 1997)</w:t>
      </w:r>
      <w:r>
        <w:fldChar w:fldCharType="end"/>
      </w:r>
      <w:r w:rsidRPr="00F17EB1">
        <w:t xml:space="preserve">. For example, wind-driven ocean currents transition from south to north each spring, initiating a strong upwelling of deeper ocean water.  The nutrients in this upwelled water can spawn or feed a spring phytoplankton bloom </w:t>
      </w:r>
      <w:r>
        <w:fldChar w:fldCharType="begin"/>
      </w:r>
      <w:r>
        <w:instrText xml:space="preserve"> ADDIN ZOTERO_ITEM CSL_CITATION {"citationID":"T13Ex6VV","properties":{"formattedCitation":"(Du and Peterson 2014)","plainCitation":"(Du and Peterson 2014)","noteIndex":0},"citationItems":[{"id":2224,"uris":["http://zotero.org/users/3830350/items/G93YFSQF"],"uri":["http://zotero.org/users/3830350/items/G93YFSQF"],"itemData":{"id":2224,"type":"article-journal","container-title":"Estuaries and coasts","issue":"2","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fldChar w:fldCharType="separate"/>
      </w:r>
      <w:r w:rsidRPr="001B7FE7">
        <w:t>(Du and Peterson 2014)</w:t>
      </w:r>
      <w:r>
        <w:fldChar w:fldCharType="end"/>
      </w:r>
      <w:r w:rsidRPr="00F17EB1">
        <w:t xml:space="preserve">.  Moreover, the newly transitioned currents can bring species of zooplankton such as copepods that are high in fatty acids </w:t>
      </w:r>
      <w:r>
        <w:fldChar w:fldCharType="begin"/>
      </w:r>
      <w:r>
        <w:instrText xml:space="preserve"> ADDIN ZOTERO_ITEM CSL_CITATION {"citationID":"xzUzLjZO","properties":{"formattedCitation":"(Hooff and Peterson 2006; Keister et al. 2011)","plainCitation":"(Hooff and Peterson 2006; Keister et al. 2011)","noteIndex":0},"citationItems":[{"id":2208,"uris":["http://zotero.org/users/3830350/items/U6RDIT72"],"uri":["http://zotero.org/users/3830350/items/U6RDIT72"],"itemData":{"id":2208,"type":"article-journal","container-title":"Limnology and Oceanography","issue":"6","page":"2607–2620","source":"Google Scholar","title":"Copepod biodiversity as an indicator of changes in ocean and climate conditions of the northern California current ecosystem","volume":"51","author":[{"family":"Hooff","given":"Rian C."},{"family":"Peterson","given":"William T."}],"issued":{"date-parts":[["2006"]]}}},{"id":2210,"uris":["http://zotero.org/users/3830350/items/SCIJ8RCT"],"uri":["http://zotero.org/users/3830350/items/SCIJ8RCT"],"itemData":{"id":2210,"type":"article-journal","container-title":"Global Change Biology","issue":"7","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fldChar w:fldCharType="separate"/>
      </w:r>
      <w:r w:rsidRPr="00056EDB">
        <w:t>(Hooff and Peterson 2006; Keister et al. 2011)</w:t>
      </w:r>
      <w:r>
        <w:fldChar w:fldCharType="end"/>
      </w:r>
      <w:r w:rsidRPr="00F17EB1">
        <w:t xml:space="preserve">, further enriching the production at lower trophic levels.  Salmon eventually benefit from these dynamics, but the timing and magnitude of local production varies from year to year.  </w:t>
      </w:r>
      <w:commentRangeStart w:id="20"/>
      <w:r w:rsidRPr="00F17EB1">
        <w:t xml:space="preserve">Although salmon have evolved to optimize arrival timing on average, the broad distribution of </w:t>
      </w:r>
      <w:r>
        <w:t>arrival timing</w:t>
      </w:r>
      <w:r w:rsidRPr="00F17EB1">
        <w:t xml:space="preserve"> is a sort of bet-hedging strategy</w:t>
      </w:r>
      <w:r>
        <w:t xml:space="preserve"> to ensure some fish arrive at the ocean when conditions are optimal</w:t>
      </w:r>
      <w:r w:rsidRPr="00F17EB1">
        <w:t xml:space="preserve">.  </w:t>
      </w:r>
      <w:commentRangeEnd w:id="20"/>
      <w:r w:rsidR="004A4B3F">
        <w:rPr>
          <w:rStyle w:val="CommentReference"/>
        </w:rPr>
        <w:commentReference w:id="20"/>
      </w:r>
      <w:r w:rsidRPr="00F17EB1">
        <w:t xml:space="preserve">If future freshwater management practices significantly alter the mean </w:t>
      </w:r>
      <w:r>
        <w:t xml:space="preserve">arrival </w:t>
      </w:r>
      <w:r w:rsidRPr="00F17EB1">
        <w:t>timing or the variability in ti</w:t>
      </w:r>
      <w:r>
        <w:t xml:space="preserve">ming, this could have important, and perhaps unforeseen, </w:t>
      </w:r>
      <w:r w:rsidRPr="00F17EB1">
        <w:t xml:space="preserve">effects on marine survival.  Similarly, if climate changes in either the freshwater or marine environment result in a mismatch between salmon </w:t>
      </w:r>
      <w:r>
        <w:t>arrival timing</w:t>
      </w:r>
      <w:r w:rsidRPr="00F17EB1">
        <w:t xml:space="preserve"> and optimal </w:t>
      </w:r>
      <w:r>
        <w:t>arrival timing</w:t>
      </w:r>
      <w:r w:rsidRPr="00F17EB1">
        <w:t xml:space="preserve">, marine survival will be impacted.  These interactions are a clear demonstration of the importance of carryover effects and a </w:t>
      </w:r>
      <w:r w:rsidRPr="00EB0DDE">
        <w:t>direct link between salmon survival and management decisions t</w:t>
      </w:r>
      <w:r>
        <w:t xml:space="preserve">hat may </w:t>
      </w:r>
      <w:commentRangeStart w:id="21"/>
      <w:r>
        <w:t>affect arrival timing</w:t>
      </w:r>
      <w:commentRangeEnd w:id="21"/>
      <w:r w:rsidR="004A4B3F">
        <w:rPr>
          <w:rStyle w:val="CommentReference"/>
        </w:rPr>
        <w:commentReference w:id="21"/>
      </w:r>
      <w:r w:rsidRPr="00F17EB1">
        <w:t>.</w:t>
      </w:r>
    </w:p>
    <w:p w14:paraId="583501FA" w14:textId="77777777" w:rsidR="0019391A" w:rsidRPr="00735362" w:rsidRDefault="0019391A" w:rsidP="0019391A">
      <w:pPr>
        <w:pStyle w:val="Heading5"/>
        <w:rPr>
          <w:b w:val="0"/>
          <w:i/>
          <w:sz w:val="24"/>
          <w:szCs w:val="24"/>
        </w:rPr>
      </w:pPr>
      <w:r w:rsidRPr="00735362">
        <w:rPr>
          <w:b w:val="0"/>
          <w:i/>
          <w:sz w:val="24"/>
          <w:szCs w:val="24"/>
        </w:rPr>
        <w:t>Marine Covariates</w:t>
      </w:r>
    </w:p>
    <w:p w14:paraId="0499B3E2" w14:textId="77777777" w:rsidR="0019391A" w:rsidRPr="00F17EB1" w:rsidRDefault="0019391A" w:rsidP="0019391A">
      <w:pPr>
        <w:ind w:firstLine="720"/>
      </w:pPr>
      <w:r w:rsidRPr="00F17EB1">
        <w:t xml:space="preserve">The top models describing Chinook </w:t>
      </w:r>
      <w:r>
        <w:t xml:space="preserve">salmon </w:t>
      </w:r>
      <w:r w:rsidRPr="00F17EB1">
        <w:t xml:space="preserve">marine survival included three </w:t>
      </w:r>
      <w:r>
        <w:t xml:space="preserve">categories of environmental covariates for wild fish (i.e., </w:t>
      </w:r>
      <w:r w:rsidRPr="00F17EB1">
        <w:t xml:space="preserve">basin-scale </w:t>
      </w:r>
      <w:r>
        <w:t>sea surface temperature (‘</w:t>
      </w:r>
      <w:proofErr w:type="spellStart"/>
      <w:r>
        <w:t>ersstArc</w:t>
      </w:r>
      <w:proofErr w:type="spellEnd"/>
      <w:r>
        <w:t>’)</w:t>
      </w:r>
      <w:r w:rsidRPr="00F17EB1">
        <w:t xml:space="preserve">, a local </w:t>
      </w:r>
      <w:r>
        <w:t>sea surface temperature (‘</w:t>
      </w:r>
      <w:proofErr w:type="spellStart"/>
      <w:r>
        <w:t>ersstWA</w:t>
      </w:r>
      <w:proofErr w:type="spellEnd"/>
      <w:r>
        <w:t>’)</w:t>
      </w:r>
      <w:r w:rsidRPr="00F17EB1">
        <w:t xml:space="preserve">, and a regional </w:t>
      </w:r>
      <w:r>
        <w:t xml:space="preserve">spring </w:t>
      </w:r>
      <w:r w:rsidRPr="00F17EB1">
        <w:t>upwelling variable</w:t>
      </w:r>
      <w:r>
        <w:t xml:space="preserve"> (‘cui’)), and three categories of environmental covariates for hatchery fish (i.e., a measure of alongshore transport (‘transport’), ocean circulation (‘NPGO’), and sea surface temperature (‘</w:t>
      </w:r>
      <w:proofErr w:type="spellStart"/>
      <w:r>
        <w:t>errstArc</w:t>
      </w:r>
      <w:proofErr w:type="spellEnd"/>
      <w:r>
        <w:t>’))</w:t>
      </w:r>
      <w:r w:rsidRPr="00F17EB1">
        <w:t xml:space="preserve">.  </w:t>
      </w:r>
      <w:r>
        <w:t>For each rearing type</w:t>
      </w:r>
      <w:r w:rsidRPr="00F17EB1">
        <w:t xml:space="preserve">, there are logical links between the metric and multiple oceanographic or ecosystem processes that could influence salmon growth and survival.  However, most of these </w:t>
      </w:r>
      <w:r w:rsidRPr="00F17EB1">
        <w:lastRenderedPageBreak/>
        <w:t xml:space="preserve">links are indirect and rely on other oceanographic factors.  For example, local </w:t>
      </w:r>
      <w:r>
        <w:t>sea surface temperature</w:t>
      </w:r>
      <w:r w:rsidRPr="00F17EB1">
        <w:t xml:space="preserve"> can influence growth rates directly</w:t>
      </w:r>
      <w:r>
        <w:t xml:space="preserve"> </w:t>
      </w:r>
      <w:r>
        <w:fldChar w:fldCharType="begin"/>
      </w:r>
      <w:r>
        <w:instrText xml:space="preserve"> ADDIN ZOTERO_ITEM CSL_CITATION {"citationID":"Qv0LeIW6","properties":{"formattedCitation":"(Wells et al. 2007)","plainCitation":"(Wells et al. 2007)","noteIndex":0},"citationItems":[{"id":2194,"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fldChar w:fldCharType="separate"/>
      </w:r>
      <w:r w:rsidRPr="00F055BD">
        <w:t>(Wells et al. 2007)</w:t>
      </w:r>
      <w:r>
        <w:fldChar w:fldCharType="end"/>
      </w:r>
      <w:r w:rsidRPr="00F17EB1">
        <w:t>, but a more likely influence on salmon survival involves production at lower trophic levels and temperature-dependent distribution of prey and predator species</w:t>
      </w:r>
      <w:r>
        <w:t xml:space="preserve"> </w:t>
      </w:r>
      <w:r>
        <w:fldChar w:fldCharType="begin"/>
      </w:r>
      <w:r>
        <w:instrText xml:space="preserve"> ADDIN ZOTERO_ITEM CSL_CITATION {"citationID":"CENFqBUB","properties":{"formattedCitation":"(Wells et al. 2017)","plainCitation":"(Wells et al. 2017)","noteIndex":0},"citationItems":[{"id":1880,"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fldChar w:fldCharType="separate"/>
      </w:r>
      <w:r w:rsidRPr="00F055BD">
        <w:t>(Wells et al. 2017)</w:t>
      </w:r>
      <w:r>
        <w:fldChar w:fldCharType="end"/>
      </w:r>
      <w:r w:rsidRPr="00F17EB1">
        <w:t>.</w:t>
      </w:r>
    </w:p>
    <w:p w14:paraId="17969356" w14:textId="2FA88DD5" w:rsidR="0019391A" w:rsidRDefault="0019391A" w:rsidP="0019391A">
      <w:pPr>
        <w:ind w:firstLine="720"/>
      </w:pPr>
      <w:r w:rsidRPr="00F17EB1">
        <w:t>In this effort, we intentionally restricted our potential ocean covariates to publicly</w:t>
      </w:r>
      <w:r>
        <w:t>-</w:t>
      </w:r>
      <w:r w:rsidRPr="00F17EB1">
        <w:t xml:space="preserve">available (and mostly physical) variables. </w:t>
      </w:r>
      <w:r>
        <w:t>T</w:t>
      </w:r>
      <w:r w:rsidRPr="00F17EB1">
        <w:t>hese variables do not necessarily directly relate to the ecosystem processes that determine salmon survival, but rather represent corr</w:t>
      </w:r>
      <w:r>
        <w:t>elations with these processes. Some b</w:t>
      </w:r>
      <w:r w:rsidRPr="00F17EB1">
        <w:t>iological time series that more directly characterize ecosystem processes such as trophic dynamics are available</w:t>
      </w:r>
      <w:r>
        <w:t>,</w:t>
      </w:r>
      <w:r w:rsidRPr="00F17EB1">
        <w:t xml:space="preserve"> but only for recent years</w:t>
      </w:r>
      <w:r>
        <w:t xml:space="preserve"> (e.g., stoplight chart for ocean survival estimates, </w:t>
      </w:r>
      <w:hyperlink r:id="rId9" w:history="1">
        <w:r>
          <w:rPr>
            <w:rStyle w:val="Hyperlink"/>
          </w:rPr>
          <w:t>http://www.nwfsc.noaa.gov/oceanconditions</w:t>
        </w:r>
      </w:hyperlink>
      <w:r>
        <w:rPr>
          <w:rStyle w:val="Hyperlink"/>
        </w:rPr>
        <w:t>)</w:t>
      </w:r>
      <w:r w:rsidRPr="00F17EB1">
        <w:t xml:space="preserve">.  For other research goals, such as near-term forecasting, these more direct metrics may be more appropriate. Indeed, as more biological data are collected, reliance on correlations </w:t>
      </w:r>
      <w:r>
        <w:t>should</w:t>
      </w:r>
      <w:r w:rsidRPr="00F17EB1">
        <w:t xml:space="preserve"> be reduced </w:t>
      </w:r>
      <w:r>
        <w:t>(</w:t>
      </w:r>
      <w:proofErr w:type="spellStart"/>
      <w:r w:rsidRPr="0053010A">
        <w:rPr>
          <w:highlight w:val="yellow"/>
        </w:rPr>
        <w:t>Litzow</w:t>
      </w:r>
      <w:proofErr w:type="spellEnd"/>
      <w:r w:rsidRPr="0053010A">
        <w:rPr>
          <w:highlight w:val="yellow"/>
        </w:rPr>
        <w:t xml:space="preserve"> et al. 2020</w:t>
      </w:r>
      <w:r>
        <w:t xml:space="preserve">) </w:t>
      </w:r>
      <w:r w:rsidRPr="00F17EB1">
        <w:t xml:space="preserve">and the use of mechanistic ecosystem models will become more </w:t>
      </w:r>
      <w:r>
        <w:t xml:space="preserve">important </w:t>
      </w:r>
      <w:r>
        <w:fldChar w:fldCharType="begin"/>
      </w:r>
      <w:r>
        <w:instrText xml:space="preserve"> ADDIN ZOTERO_ITEM CSL_CITATION {"citationID":"6Bb383YR","properties":{"formattedCitation":"(Hollowed et al. 2000; Fulton et al. 2011)","plainCitation":"(Hollowed et al. 2000; Fulton et al. 2011)","noteIndex":0},"citationItems":[{"id":746,"uris":["http://zotero.org/users/3830350/items/RTH2KXA9"],"uri":["http://zotero.org/users/3830350/items/RTH2KXA9"],"itemData":{"id":746,"type":"article-journal","container-title":"ICES Journal of Marine Science: Journal du Conseil","issue":"3","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218,"uris":["http://zotero.org/users/3830350/items/XW34BZIG"],"uri":["http://zotero.org/users/3830350/items/XW34BZIG"],"itemData":{"id":2218,"type":"article-journal","container-title":"Fish and Fisheries","issue":"2","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fldChar w:fldCharType="separate"/>
      </w:r>
      <w:r w:rsidRPr="001B7FE7">
        <w:t>(Hollowed et al. 2000; Fulton et al. 2011)</w:t>
      </w:r>
      <w:r>
        <w:fldChar w:fldCharType="end"/>
      </w:r>
      <w:r w:rsidRPr="00F17EB1">
        <w:t>.</w:t>
      </w:r>
    </w:p>
    <w:p w14:paraId="7B193BA4" w14:textId="77777777" w:rsidR="00455E0F" w:rsidRPr="00735362" w:rsidRDefault="00455E0F" w:rsidP="00455E0F">
      <w:pPr>
        <w:pStyle w:val="Heading4"/>
        <w:rPr>
          <w:b w:val="0"/>
          <w:i/>
        </w:rPr>
      </w:pPr>
      <w:r w:rsidRPr="00735362">
        <w:rPr>
          <w:b w:val="0"/>
          <w:i/>
        </w:rPr>
        <w:t>Model Fit</w:t>
      </w:r>
    </w:p>
    <w:p w14:paraId="1211FF7D" w14:textId="38844CD5" w:rsidR="00455E0F" w:rsidRPr="00F17EB1" w:rsidRDefault="00E0741F" w:rsidP="00455E0F">
      <w:pPr>
        <w:ind w:firstLine="720"/>
      </w:pPr>
      <w:r>
        <w:t>Comparing t</w:t>
      </w:r>
      <w:r w:rsidR="00E2436E">
        <w:t>he residual deviance ratio</w:t>
      </w:r>
      <w:r w:rsidR="00AD006C">
        <w:t xml:space="preserve">, defined as the fit of a </w:t>
      </w:r>
      <w:r w:rsidR="006C2774">
        <w:t xml:space="preserve">particular </w:t>
      </w:r>
      <w:r w:rsidR="00AD006C">
        <w:t>model relative to a model where each data point has its own parameter,</w:t>
      </w:r>
      <w:r w:rsidR="00E2436E">
        <w:t xml:space="preserve"> the fixed effects </w:t>
      </w:r>
      <w:r w:rsidR="001B7FE7">
        <w:t xml:space="preserve">models </w:t>
      </w:r>
      <w:r w:rsidR="00E2436E">
        <w:t xml:space="preserve">that included only marine covariates </w:t>
      </w:r>
      <w:r w:rsidR="00146BA6">
        <w:t xml:space="preserve">had ratios equal </w:t>
      </w:r>
      <w:r w:rsidR="00E2436E">
        <w:t>to 0.</w:t>
      </w:r>
      <w:r w:rsidR="006A1A32">
        <w:t xml:space="preserve">077 </w:t>
      </w:r>
      <w:r w:rsidR="001B7FE7">
        <w:t>and 0.16</w:t>
      </w:r>
      <w:r w:rsidR="006A1A32">
        <w:t>7</w:t>
      </w:r>
      <w:r w:rsidR="001B7FE7">
        <w:t xml:space="preserve"> </w:t>
      </w:r>
      <w:r w:rsidR="00E2436E">
        <w:t xml:space="preserve">for </w:t>
      </w:r>
      <w:r w:rsidR="001B7FE7">
        <w:t xml:space="preserve">wild and </w:t>
      </w:r>
      <w:r w:rsidR="00E2436E">
        <w:t xml:space="preserve">hatchery fish, respectively. </w:t>
      </w:r>
      <w:r w:rsidR="006A1A32">
        <w:t>When we removed the marine covariates and included a day/year interaction, the ratios increased to 0.197 and 0.346, respectively. Finally, t</w:t>
      </w:r>
      <w:r w:rsidR="00E2436E">
        <w:t>he ratios increased to 0.2</w:t>
      </w:r>
      <w:r w:rsidR="006A1A32">
        <w:t>08</w:t>
      </w:r>
      <w:r w:rsidR="001B7FE7">
        <w:t xml:space="preserve"> and 0.35</w:t>
      </w:r>
      <w:r w:rsidR="006A1A32">
        <w:t>0,</w:t>
      </w:r>
      <w:r w:rsidR="00835E88">
        <w:t xml:space="preserve"> respectively,</w:t>
      </w:r>
      <w:r w:rsidR="00E2436E">
        <w:t xml:space="preserve"> for the model that included marine covariates and random effects for day and the day/year interaction (</w:t>
      </w:r>
      <w:r w:rsidR="00220853">
        <w:fldChar w:fldCharType="begin"/>
      </w:r>
      <w:r w:rsidR="00220853">
        <w:instrText xml:space="preserve"> REF _Ref33104527 </w:instrText>
      </w:r>
      <w:r w:rsidR="00220853">
        <w:fldChar w:fldCharType="separate"/>
      </w:r>
      <w:r w:rsidR="006E63D9">
        <w:t xml:space="preserve">Table </w:t>
      </w:r>
      <w:r w:rsidR="006E63D9">
        <w:rPr>
          <w:noProof/>
        </w:rPr>
        <w:t>6</w:t>
      </w:r>
      <w:r w:rsidR="00220853">
        <w:rPr>
          <w:noProof/>
        </w:rPr>
        <w:fldChar w:fldCharType="end"/>
      </w:r>
      <w:r w:rsidR="00E2436E">
        <w:t xml:space="preserve">). </w:t>
      </w:r>
      <w:r w:rsidR="00EB0DDE">
        <w:t xml:space="preserve">The small differences in the ratios between the random effects models with and without marine covariates </w:t>
      </w:r>
      <w:r w:rsidR="00E2436E">
        <w:t xml:space="preserve">does not imply that marine </w:t>
      </w:r>
      <w:r w:rsidR="00730CAC">
        <w:t xml:space="preserve">conditions do not </w:t>
      </w:r>
      <w:r w:rsidR="00146BA6">
        <w:t xml:space="preserve">affect </w:t>
      </w:r>
      <w:r w:rsidR="00E2436E">
        <w:t xml:space="preserve">Chinook </w:t>
      </w:r>
      <w:r w:rsidR="00E2436E">
        <w:lastRenderedPageBreak/>
        <w:t>salmon survival</w:t>
      </w:r>
      <w:r w:rsidR="00730CAC">
        <w:t xml:space="preserve">. In fact, as shown by the estimated magnitude of the deviates in </w:t>
      </w:r>
      <w:r w:rsidR="00220853">
        <w:fldChar w:fldCharType="begin"/>
      </w:r>
      <w:r w:rsidR="00220853">
        <w:instrText xml:space="preserve"> REF _Ref33015674 </w:instrText>
      </w:r>
      <w:r w:rsidR="00220853">
        <w:fldChar w:fldCharType="separate"/>
      </w:r>
      <w:r w:rsidR="006E63D9">
        <w:t xml:space="preserve">Figure </w:t>
      </w:r>
      <w:r w:rsidR="006E63D9">
        <w:rPr>
          <w:noProof/>
        </w:rPr>
        <w:t>2</w:t>
      </w:r>
      <w:r w:rsidR="00220853">
        <w:rPr>
          <w:noProof/>
        </w:rPr>
        <w:fldChar w:fldCharType="end"/>
      </w:r>
      <w:r w:rsidR="00730CAC">
        <w:t>, the marine covariates were correlated with large differences in marine survival. However</w:t>
      </w:r>
      <w:r w:rsidR="000A63C8">
        <w:t>, rather than a uniform response of all fish to the marine conditions in a particular year</w:t>
      </w:r>
      <w:r w:rsidR="00730CAC">
        <w:t>, our model</w:t>
      </w:r>
      <w:r w:rsidR="00835E88">
        <w:t xml:space="preserve"> demonstrates that</w:t>
      </w:r>
      <w:r w:rsidR="00730CAC">
        <w:t xml:space="preserve"> the timing of when </w:t>
      </w:r>
      <w:r w:rsidR="000A63C8">
        <w:t>the</w:t>
      </w:r>
      <w:r w:rsidR="0073324E">
        <w:t xml:space="preserve"> juvenile salmon</w:t>
      </w:r>
      <w:r w:rsidR="00730CAC">
        <w:t xml:space="preserve"> encounter the marine conditions </w:t>
      </w:r>
      <w:r w:rsidR="0073324E">
        <w:t xml:space="preserve">appears to </w:t>
      </w:r>
      <w:r w:rsidR="00146BA6">
        <w:t>explain more of the data</w:t>
      </w:r>
      <w:r>
        <w:t xml:space="preserve"> (</w:t>
      </w:r>
      <w:r w:rsidR="00220853">
        <w:fldChar w:fldCharType="begin"/>
      </w:r>
      <w:r w:rsidR="00220853">
        <w:instrText xml:space="preserve"> REF _Ref33104527 </w:instrText>
      </w:r>
      <w:r w:rsidR="00220853">
        <w:fldChar w:fldCharType="separate"/>
      </w:r>
      <w:r w:rsidR="006E63D9">
        <w:t xml:space="preserve">Table </w:t>
      </w:r>
      <w:r w:rsidR="006E63D9">
        <w:rPr>
          <w:noProof/>
        </w:rPr>
        <w:t>6</w:t>
      </w:r>
      <w:r w:rsidR="00220853">
        <w:rPr>
          <w:noProof/>
        </w:rPr>
        <w:fldChar w:fldCharType="end"/>
      </w:r>
      <w:r>
        <w:t>)</w:t>
      </w:r>
      <w:r w:rsidR="00730CAC">
        <w:t>.</w:t>
      </w:r>
      <w:r w:rsidR="00546D49">
        <w:t xml:space="preserve"> The mechanism that is driving this differential survival across days and years remains </w:t>
      </w:r>
      <w:r w:rsidR="007C1545">
        <w:t xml:space="preserve">a </w:t>
      </w:r>
      <w:r w:rsidR="00546D49">
        <w:t>critical knowledge gap</w:t>
      </w:r>
      <w:r w:rsidR="0058083F">
        <w:t xml:space="preserve"> and a focus of future salmon modeling</w:t>
      </w:r>
      <w:r w:rsidR="00546D49">
        <w:t>.</w:t>
      </w:r>
      <w:r w:rsidR="00730CAC">
        <w:t xml:space="preserve"> </w:t>
      </w:r>
    </w:p>
    <w:p w14:paraId="7CCE57F1" w14:textId="25ABB3A2" w:rsidR="00455E0F" w:rsidRPr="00F17EB1" w:rsidRDefault="00455E0F" w:rsidP="00E334EC">
      <w:r w:rsidRPr="00F17EB1">
        <w:tab/>
        <w:t xml:space="preserve">Combining impacts from multiple environments has been applied in several past efforts to model Snake River spring/summer Chinook marine survival. The day effect was described by </w:t>
      </w:r>
      <w:proofErr w:type="spellStart"/>
      <w:r w:rsidRPr="00F17EB1">
        <w:t>Scheuerell</w:t>
      </w:r>
      <w:proofErr w:type="spellEnd"/>
      <w:r w:rsidRPr="00F17EB1">
        <w:t xml:space="preserve"> et al. (2009) using a quadratic effect </w:t>
      </w:r>
      <w:r w:rsidR="0058083F">
        <w:t>for</w:t>
      </w:r>
      <w:r w:rsidRPr="00F17EB1">
        <w:t xml:space="preserve"> day in a logistic regression model. The authors showed that earlier fish tend to have higher survival, but this shifted somewhat from year to year.  </w:t>
      </w:r>
      <w:proofErr w:type="spellStart"/>
      <w:r w:rsidRPr="0053010A">
        <w:rPr>
          <w:highlight w:val="yellow"/>
        </w:rPr>
        <w:t>Holsman</w:t>
      </w:r>
      <w:proofErr w:type="spellEnd"/>
      <w:r w:rsidRPr="0053010A">
        <w:rPr>
          <w:highlight w:val="yellow"/>
        </w:rPr>
        <w:t xml:space="preserve"> et al.</w:t>
      </w:r>
      <w:r w:rsidRPr="00F17EB1">
        <w:t xml:space="preserve"> (2012) also use a logistic regression for this ESU and characterized the impacts of predators, prey, flow, and the temperature difference between the Columbia River and the nearshore ocean</w:t>
      </w:r>
      <w:r w:rsidR="007F251A">
        <w:t>; h</w:t>
      </w:r>
      <w:r w:rsidRPr="00F17EB1">
        <w:t>owever, the</w:t>
      </w:r>
      <w:r w:rsidR="007F251A">
        <w:t xml:space="preserve">y </w:t>
      </w:r>
      <w:r w:rsidRPr="00F17EB1">
        <w:t xml:space="preserve">did not include a day effect in their model. Similarly, </w:t>
      </w:r>
      <w:proofErr w:type="spellStart"/>
      <w:r w:rsidRPr="00F17EB1">
        <w:t>Haseker</w:t>
      </w:r>
      <w:proofErr w:type="spellEnd"/>
      <w:r w:rsidRPr="00F17EB1">
        <w:t xml:space="preserve"> et al. (2012) demonstrated the importance of freshwater </w:t>
      </w:r>
      <w:r w:rsidR="00146BA6">
        <w:t>spill</w:t>
      </w:r>
      <w:r w:rsidR="00B302B1">
        <w:t>, which is related to flow,</w:t>
      </w:r>
      <w:r w:rsidR="00146BA6" w:rsidRPr="00F17EB1">
        <w:t xml:space="preserve"> </w:t>
      </w:r>
      <w:r w:rsidRPr="00F17EB1">
        <w:t>in modeling marine survival for this ESU, but included a linear effect of day.  Miller et al. (2014) used a logistic regression to show that the size at out-migration was not as important as the size at marine capture (after fish had been in the ocean for weeks to months), suggesting that marine growth is highly influential in setting mortality rates. Finally, Gosselin et al. (201</w:t>
      </w:r>
      <w:r w:rsidR="00E13FA6">
        <w:t>8</w:t>
      </w:r>
      <w:r w:rsidRPr="00F17EB1">
        <w:t>) used a mixed effects regression to describe carryover effects from the freshwater environment, with particular emphasis on transportation impacts on hatchery and wild fish.  The current model design represents a compromise between model complexity, realism, and the clear need to address the interactions between freshwater impacts and the marine ecosystem.</w:t>
      </w:r>
      <w:r w:rsidR="00D75E83">
        <w:t xml:space="preserve"> </w:t>
      </w:r>
      <w:r w:rsidR="003B41B3">
        <w:t>Rather than</w:t>
      </w:r>
      <w:r w:rsidR="00D4308A">
        <w:t xml:space="preserve"> treating </w:t>
      </w:r>
      <w:r w:rsidR="00D75E83">
        <w:t xml:space="preserve">the </w:t>
      </w:r>
      <w:r w:rsidR="00D4308A">
        <w:lastRenderedPageBreak/>
        <w:t xml:space="preserve">effect </w:t>
      </w:r>
      <w:r w:rsidR="00D75E83">
        <w:t xml:space="preserve">timing on survival </w:t>
      </w:r>
      <w:r w:rsidR="00D4308A">
        <w:t xml:space="preserve">as a fixed effect described by a linear or quadratic relationship, </w:t>
      </w:r>
      <w:r w:rsidR="00D75E83">
        <w:t>o</w:t>
      </w:r>
      <w:r w:rsidR="00161C2C">
        <w:t xml:space="preserve">ur model accounts for the heterogeneity in the survival processes by treating the effect of </w:t>
      </w:r>
      <w:r w:rsidR="00D75E83">
        <w:t xml:space="preserve">timing as </w:t>
      </w:r>
      <w:r w:rsidR="00161C2C">
        <w:t>random process</w:t>
      </w:r>
      <w:r w:rsidR="00D75E83">
        <w:t xml:space="preserve">. </w:t>
      </w:r>
      <w:bookmarkStart w:id="22" w:name="_heading=h.aqneyfre39ov" w:colFirst="0" w:colLast="0"/>
      <w:bookmarkEnd w:id="22"/>
    </w:p>
    <w:p w14:paraId="548BB7D4" w14:textId="77777777" w:rsidR="00455E0F" w:rsidRPr="00735362" w:rsidRDefault="00455E0F" w:rsidP="00455E0F">
      <w:pPr>
        <w:pStyle w:val="Heading4"/>
        <w:rPr>
          <w:b w:val="0"/>
          <w:i/>
        </w:rPr>
      </w:pPr>
      <w:bookmarkStart w:id="23" w:name="_heading=h.2e8fvsjwr281" w:colFirst="0" w:colLast="0"/>
      <w:bookmarkStart w:id="24" w:name="_heading=h.i1jr6wi6hpfp" w:colFirst="0" w:colLast="0"/>
      <w:bookmarkStart w:id="25" w:name="_heading=h.i0d3qu89hnse" w:colFirst="0" w:colLast="0"/>
      <w:bookmarkStart w:id="26" w:name="_heading=h.hln7bzxjxoey" w:colFirst="0" w:colLast="0"/>
      <w:bookmarkEnd w:id="23"/>
      <w:bookmarkEnd w:id="24"/>
      <w:bookmarkEnd w:id="25"/>
      <w:bookmarkEnd w:id="26"/>
      <w:r w:rsidRPr="00735362">
        <w:rPr>
          <w:b w:val="0"/>
          <w:i/>
        </w:rPr>
        <w:t>Caveats</w:t>
      </w:r>
    </w:p>
    <w:p w14:paraId="2BBE6B8F" w14:textId="45D48A0F" w:rsidR="00455E0F" w:rsidRDefault="00455E0F" w:rsidP="00E334EC">
      <w:r w:rsidRPr="00F17EB1">
        <w:tab/>
        <w:t xml:space="preserve">We included </w:t>
      </w:r>
      <w:r w:rsidR="006A1A32">
        <w:t>arrival timing</w:t>
      </w:r>
      <w:r w:rsidRPr="00F17EB1">
        <w:t xml:space="preserve">, but did not include </w:t>
      </w:r>
      <w:r w:rsidR="00E334EC">
        <w:t xml:space="preserve">other </w:t>
      </w:r>
      <w:r w:rsidR="00B276F0">
        <w:t xml:space="preserve">attributes such as </w:t>
      </w:r>
      <w:r w:rsidRPr="00F17EB1">
        <w:t>fish size, which is known to have important impacts on trophic interactions</w:t>
      </w:r>
      <w:r w:rsidR="00E334EC">
        <w:t xml:space="preserve"> and </w:t>
      </w:r>
      <w:r w:rsidRPr="00F17EB1">
        <w:t>size-dependent survival</w:t>
      </w:r>
      <w:r w:rsidR="00735362">
        <w:t xml:space="preserve"> </w:t>
      </w:r>
      <w:r w:rsidR="00735362">
        <w:fldChar w:fldCharType="begin"/>
      </w:r>
      <w:r w:rsidR="00DE62DF">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206,"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w:t>
      </w:r>
      <w:r w:rsidR="00DE62DF" w:rsidRPr="0053010A">
        <w:rPr>
          <w:highlight w:val="yellow"/>
        </w:rPr>
        <w:t>Beamish and Mahnken 2001</w:t>
      </w:r>
      <w:r w:rsidR="00DE62DF" w:rsidRPr="00DE62DF">
        <w:t>; Roby et al. 2003; Duffy and Beauchamp 2011; L. E. Woodson et al. 2013)</w:t>
      </w:r>
      <w:r w:rsidR="00735362">
        <w:fldChar w:fldCharType="end"/>
      </w:r>
      <w:r w:rsidRPr="00F17EB1">
        <w:t xml:space="preserve">.  Miller et al. </w:t>
      </w:r>
      <w:r w:rsidR="00735362">
        <w:fldChar w:fldCharType="begin"/>
      </w:r>
      <w:r w:rsidR="00735362">
        <w:instrText xml:space="preserve"> ADDIN ZOTERO_ITEM CSL_CITATION {"citationID":"CiiSv2DE","properties":{"formattedCitation":"(2014)","plainCitation":"(2014)","noteIndex":0},"citationItems":[{"id":1211,"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735362" w:rsidRPr="00735362">
        <w:t>(2014)</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r w:rsidR="00B276F0">
        <w:t xml:space="preserve"> </w:t>
      </w:r>
      <w:r w:rsidR="00AE62B3">
        <w:t>Further</w:t>
      </w:r>
      <w:r w:rsidR="00B276F0">
        <w:t xml:space="preserve"> research to extend this model is necessary to fully understand how other fish attributes</w:t>
      </w:r>
      <w:r w:rsidR="00C92C07">
        <w:t xml:space="preserve"> such as size</w:t>
      </w:r>
      <w:r w:rsidR="00B276F0">
        <w:t xml:space="preserve"> </w:t>
      </w:r>
      <w:r w:rsidR="00C92C07">
        <w:t xml:space="preserve">in </w:t>
      </w:r>
      <w:r w:rsidR="00B276F0">
        <w:t>the freshwater environment are likely to affect marine survival. Fortunately, given the flexibility of the multivariate framework, such analyses are possible with the availab</w:t>
      </w:r>
      <w:r w:rsidR="00AE62B3">
        <w:t>ility of additional</w:t>
      </w:r>
      <w:r w:rsidR="00B276F0">
        <w:t xml:space="preserve"> data.</w:t>
      </w:r>
      <w:r w:rsidR="00AE62B3">
        <w:t xml:space="preserve"> Additionally, m</w:t>
      </w:r>
      <w:r w:rsidR="000928C0">
        <w:t>aturation schedule</w:t>
      </w:r>
      <w:r w:rsidR="002A0EA7">
        <w:t>s</w:t>
      </w:r>
      <w:r w:rsidR="00B4716D">
        <w:t>, the fraction of a salmon maturing and returning to spawn at different ages,</w:t>
      </w:r>
      <w:r w:rsidR="000928C0">
        <w:t xml:space="preserve"> are also size-dependent</w:t>
      </w:r>
      <w:r w:rsidR="007F4345">
        <w:t xml:space="preserve"> – </w:t>
      </w:r>
      <w:commentRangeStart w:id="27"/>
      <w:r w:rsidR="007F4345" w:rsidRPr="00F17EB1">
        <w:t xml:space="preserve">larger and faster growing </w:t>
      </w:r>
      <w:r w:rsidR="007F4345">
        <w:t xml:space="preserve">fish </w:t>
      </w:r>
      <w:r w:rsidR="007F4345" w:rsidRPr="00F17EB1">
        <w:t>tend to mature earlier.</w:t>
      </w:r>
      <w:commentRangeEnd w:id="27"/>
      <w:r w:rsidR="003A577C">
        <w:rPr>
          <w:rStyle w:val="CommentReference"/>
        </w:rPr>
        <w:commentReference w:id="27"/>
      </w:r>
      <w:r w:rsidR="007F4345" w:rsidRPr="00F17EB1">
        <w:t xml:space="preserve"> </w:t>
      </w:r>
      <w:r w:rsidR="0098788D">
        <w:t xml:space="preserve">Recent </w:t>
      </w:r>
      <w:proofErr w:type="spellStart"/>
      <w:r w:rsidR="0098788D">
        <w:t>spawner</w:t>
      </w:r>
      <w:proofErr w:type="spellEnd"/>
      <w:r w:rsidR="0098788D">
        <w:t>-recruit analysis suggests that climate conditions affect both the maturation schedule and the survival of some stocks of salmon (</w:t>
      </w:r>
      <w:proofErr w:type="spellStart"/>
      <w:r w:rsidR="0098788D" w:rsidRPr="0053010A">
        <w:rPr>
          <w:highlight w:val="yellow"/>
        </w:rPr>
        <w:t>Scheuerell</w:t>
      </w:r>
      <w:proofErr w:type="spellEnd"/>
      <w:r w:rsidR="0098788D" w:rsidRPr="0053010A">
        <w:rPr>
          <w:highlight w:val="yellow"/>
        </w:rPr>
        <w:t xml:space="preserve"> et al. 2019</w:t>
      </w:r>
      <w:r w:rsidR="0098788D">
        <w:t xml:space="preserve">); however, </w:t>
      </w:r>
      <w:r w:rsidR="00AE62B3">
        <w:t xml:space="preserve">timing </w:t>
      </w:r>
      <w:r w:rsidR="000928C0">
        <w:t>and size were not a part of these models</w:t>
      </w:r>
      <w:r w:rsidR="0098788D">
        <w:t xml:space="preserve">. </w:t>
      </w:r>
      <w:r w:rsidR="000928C0">
        <w:t>Future iteration</w:t>
      </w:r>
      <w:r w:rsidR="00731BA3">
        <w:t>s</w:t>
      </w:r>
      <w:r w:rsidR="000928C0">
        <w:t xml:space="preserve"> of our model could examine the effects of size and maturation simultaneously, w</w:t>
      </w:r>
      <w:r w:rsidRPr="00F17EB1">
        <w:t>ith</w:t>
      </w:r>
      <w:r w:rsidR="000928C0">
        <w:t xml:space="preserve"> the goal of understanding </w:t>
      </w:r>
      <w:r w:rsidR="0098788D">
        <w:t xml:space="preserve">how </w:t>
      </w:r>
      <w:r w:rsidRPr="00F17EB1">
        <w:t>management actions in freshwater</w:t>
      </w:r>
      <w:r w:rsidR="0098788D">
        <w:t xml:space="preserve"> environment</w:t>
      </w:r>
      <w:r w:rsidRPr="00F17EB1">
        <w:t xml:space="preserve"> </w:t>
      </w:r>
      <w:r w:rsidR="000928C0">
        <w:t xml:space="preserve">affect size, </w:t>
      </w:r>
      <w:r w:rsidR="0098788D">
        <w:t>maturation</w:t>
      </w:r>
      <w:r w:rsidR="000928C0">
        <w:t>, and ultimately, survival</w:t>
      </w:r>
      <w:r w:rsidRPr="00F17EB1">
        <w:t xml:space="preserve">.  </w:t>
      </w:r>
    </w:p>
    <w:p w14:paraId="0DA5C9AF" w14:textId="05C14ABA" w:rsidR="00494CF2" w:rsidRPr="00F17EB1" w:rsidRDefault="0076013F" w:rsidP="00A97EB5">
      <w:pPr>
        <w:ind w:firstLine="720"/>
      </w:pPr>
      <w:r>
        <w:t>W</w:t>
      </w:r>
      <w:r w:rsidR="003177AD">
        <w:t xml:space="preserve">e view our model as </w:t>
      </w:r>
      <w:r w:rsidR="003749A7">
        <w:t xml:space="preserve">a </w:t>
      </w:r>
      <w:r w:rsidR="003177AD">
        <w:t xml:space="preserve">robust approach for integrating the freshwater and marine effects in a single estimation model. </w:t>
      </w:r>
      <w:r w:rsidR="003571B1">
        <w:t>By partitioning</w:t>
      </w:r>
      <w:r w:rsidR="003177AD">
        <w:t xml:space="preserve"> the different sources of uncertainty between the observation model (binomial likelihood) and process models (</w:t>
      </w:r>
      <w:r w:rsidR="00C92C07">
        <w:t xml:space="preserve">random effects for </w:t>
      </w:r>
      <w:r w:rsidR="003177AD">
        <w:t xml:space="preserve">day, year, and </w:t>
      </w:r>
      <w:r w:rsidR="003177AD">
        <w:lastRenderedPageBreak/>
        <w:t>day/year interaction</w:t>
      </w:r>
      <w:r w:rsidR="00C92C07">
        <w:t>s</w:t>
      </w:r>
      <w:r w:rsidR="003177AD">
        <w:t xml:space="preserve">) </w:t>
      </w:r>
      <w:r w:rsidR="003571B1">
        <w:t xml:space="preserve">we </w:t>
      </w:r>
      <w:r w:rsidR="003177AD">
        <w:t>provide a more accurate estimate of uncertainty</w:t>
      </w:r>
      <w:r w:rsidR="003571B1">
        <w:t xml:space="preserve"> and </w:t>
      </w:r>
      <w:r w:rsidR="003177AD">
        <w:t xml:space="preserve">relative importance of the fixed effects associated with the marine covariates </w:t>
      </w:r>
      <w:r w:rsidR="003571B1">
        <w:t xml:space="preserve">relative </w:t>
      </w:r>
      <w:r w:rsidR="003177AD">
        <w:t xml:space="preserve">to the random deviations in survival associated with </w:t>
      </w:r>
      <w:r w:rsidR="003571B1">
        <w:t xml:space="preserve">differences in </w:t>
      </w:r>
      <w:r w:rsidR="006A1A32">
        <w:t>arrival timing</w:t>
      </w:r>
      <w:r w:rsidR="003177AD">
        <w:t xml:space="preserve"> between years. While our model was restricted to examining the two-dimensional interaction between day and year, </w:t>
      </w:r>
      <w:r w:rsidR="008059D9">
        <w:t>th</w:t>
      </w:r>
      <w:r w:rsidR="003749A7">
        <w:t>is</w:t>
      </w:r>
      <w:r w:rsidR="008059D9">
        <w:t xml:space="preserve"> </w:t>
      </w:r>
      <w:r w:rsidR="003177AD">
        <w:t>model can quickly be s</w:t>
      </w:r>
      <w:r w:rsidR="003571B1">
        <w:t>caled-</w:t>
      </w:r>
      <w:r w:rsidR="003177AD">
        <w:t>up to higher-dimensional questions related to the interaction between da</w:t>
      </w:r>
      <w:r w:rsidR="008059D9">
        <w:t xml:space="preserve">y, year, </w:t>
      </w:r>
      <w:r w:rsidR="00C92C07">
        <w:t>size</w:t>
      </w:r>
      <w:r w:rsidR="008059D9">
        <w:t>, and maturation</w:t>
      </w:r>
      <w:r>
        <w:t>.</w:t>
      </w:r>
      <w:r w:rsidR="003177AD">
        <w:t xml:space="preserve"> </w:t>
      </w:r>
    </w:p>
    <w:p w14:paraId="541C10EE" w14:textId="66A78AB0" w:rsidR="00455E0F" w:rsidRPr="00983733" w:rsidRDefault="00455E0F" w:rsidP="00455E0F">
      <w:pPr>
        <w:spacing w:line="259" w:lineRule="auto"/>
        <w:rPr>
          <w:b/>
        </w:rPr>
      </w:pPr>
      <w:r w:rsidRPr="00983733">
        <w:rPr>
          <w:b/>
        </w:rPr>
        <w:t>References</w:t>
      </w:r>
    </w:p>
    <w:p w14:paraId="6AB18357" w14:textId="77777777" w:rsidR="001B7FE7" w:rsidRDefault="00455E0F" w:rsidP="00EB0DDE">
      <w:pPr>
        <w:pStyle w:val="reference"/>
      </w:pPr>
      <w:r w:rsidRPr="00760F8D">
        <w:fldChar w:fldCharType="begin"/>
      </w:r>
      <w:r w:rsidRPr="00760F8D">
        <w:instrText xml:space="preserve"> ADDIN ZOTERO_BIBL {"uncited":[],"omitted":[],"custom":[]} CSL_BIBLIOGRAPHY </w:instrText>
      </w:r>
      <w:r w:rsidRPr="00760F8D">
        <w:fldChar w:fldCharType="separate"/>
      </w:r>
      <w:r w:rsidR="001B7FE7">
        <w:t xml:space="preserve">Beamish, Richard J., and Conrad Mahnken. 2001. A critical size and period hypothesis to explain natural regulation of salmon abundance and the linkage to climate and climate change. </w:t>
      </w:r>
      <w:r w:rsidR="001B7FE7">
        <w:rPr>
          <w:i/>
          <w:iCs/>
        </w:rPr>
        <w:t>Progress in Oceanography</w:t>
      </w:r>
      <w:r w:rsidR="001B7FE7">
        <w:t xml:space="preserve"> 49: 423–437.</w:t>
      </w:r>
    </w:p>
    <w:p w14:paraId="37089F29" w14:textId="77777777" w:rsidR="001B7FE7" w:rsidRDefault="001B7FE7" w:rsidP="00EB0DDE">
      <w:pPr>
        <w:pStyle w:val="reference"/>
      </w:pPr>
      <w:r>
        <w:t xml:space="preserve">Beamish, Richard J., Barbara L. Thomson, and Gordon A. McFarlane. 1992. Spiny dogfish predation on chinook and coho salmon and the potential effects on hatchery-produced salmon. </w:t>
      </w:r>
      <w:r>
        <w:rPr>
          <w:i/>
          <w:iCs/>
        </w:rPr>
        <w:t>Transactions of the American Fisheries Society</w:t>
      </w:r>
      <w:r>
        <w:t xml:space="preserve"> 121: 444–455.</w:t>
      </w:r>
    </w:p>
    <w:p w14:paraId="60CEB9B7" w14:textId="77777777" w:rsidR="001B7FE7" w:rsidRDefault="001B7FE7" w:rsidP="00EB0DDE">
      <w:pPr>
        <w:pStyle w:val="reference"/>
      </w:pPr>
      <w:r>
        <w:t xml:space="preserve">Burke, Brian J., William T. Peterson, Brian R. Beckman, Cheryl Morgan, Elizabeth A. Daly, and Marisa Litz. 2013. Multivariate Models of Adult Pacific Salmon Returns. </w:t>
      </w:r>
      <w:r>
        <w:rPr>
          <w:i/>
          <w:iCs/>
        </w:rPr>
        <w:t>PLOS ONE</w:t>
      </w:r>
      <w:r>
        <w:t xml:space="preserve"> 8: e54134. https://doi.org/10.1371/journal.pone.0054134.</w:t>
      </w:r>
    </w:p>
    <w:p w14:paraId="75B788CE" w14:textId="77777777" w:rsidR="001B7FE7" w:rsidRDefault="001B7FE7" w:rsidP="00EB0DDE">
      <w:pPr>
        <w:pStyle w:val="reference"/>
      </w:pPr>
      <w:r>
        <w:t xml:space="preserve">Chasco, Brandon, Isaac C. Kaplan, Austen Thomas, Alejandro Acevedo-Gutiérrez, Dawn Noren, Michael J. Ford, M. Bradley Hanson, Jonathan Scordino, Steve Jeffries, and Scott Pearson. 2017. Estimates of Chinook salmon consumption in Washington State inland waters by four marine mammal predators from 1970 to 2015. </w:t>
      </w:r>
      <w:r>
        <w:rPr>
          <w:i/>
          <w:iCs/>
        </w:rPr>
        <w:t>Canadian Journal of Fisheries and Aquatic Sciences</w:t>
      </w:r>
      <w:r>
        <w:t xml:space="preserve"> 74: 1173–1194.</w:t>
      </w:r>
    </w:p>
    <w:p w14:paraId="1D08332F" w14:textId="77777777" w:rsidR="001B7FE7" w:rsidRDefault="001B7FE7" w:rsidP="00EB0DDE">
      <w:pPr>
        <w:pStyle w:val="reference"/>
      </w:pPr>
      <w:r>
        <w:lastRenderedPageBreak/>
        <w:t xml:space="preserve">Du, Xiuning, and William T. Peterson. 2014. Seasonal cycle of phytoplankton community composition in the coastal upwelling system off central Oregon in 2009. </w:t>
      </w:r>
      <w:r>
        <w:rPr>
          <w:i/>
          <w:iCs/>
        </w:rPr>
        <w:t>Estuaries and coasts</w:t>
      </w:r>
      <w:r>
        <w:t xml:space="preserve"> 37: 299–311.</w:t>
      </w:r>
    </w:p>
    <w:p w14:paraId="5EA05EB9" w14:textId="77777777" w:rsidR="001B7FE7" w:rsidRDefault="001B7FE7" w:rsidP="00EB0DDE">
      <w:pPr>
        <w:pStyle w:val="reference"/>
      </w:pPr>
      <w:r>
        <w:t xml:space="preserve">Duffy, Elisabeth J., and David A. Beauchamp. 2011. Rapid growth in the early marine period improves the marine survival of Chinook salmon (Oncorhynchus tshawytscha) in Puget Sound, Washington. </w:t>
      </w:r>
      <w:r>
        <w:rPr>
          <w:i/>
          <w:iCs/>
        </w:rPr>
        <w:t>Canadian Journal of Fisheries and Aquatic Sciences</w:t>
      </w:r>
      <w:r>
        <w:t xml:space="preserve"> 68: 232–240.</w:t>
      </w:r>
    </w:p>
    <w:p w14:paraId="495ED871" w14:textId="77777777" w:rsidR="001B7FE7" w:rsidRDefault="001B7FE7" w:rsidP="00EB0DDE">
      <w:pPr>
        <w:pStyle w:val="reference"/>
      </w:pPr>
      <w:r>
        <w:t>Federal Register 64(56):14307-14328. 2005.</w:t>
      </w:r>
    </w:p>
    <w:p w14:paraId="56A23CD8" w14:textId="77777777" w:rsidR="001B7FE7" w:rsidRDefault="001B7FE7" w:rsidP="00EB0DDE">
      <w:pPr>
        <w:pStyle w:val="reference"/>
      </w:pPr>
      <w:r>
        <w:t xml:space="preserve">Fulton, Elizabeth A., Jason S. Link, Isaac C. Kaplan, Marie Savina-Rolland, Penelope Johnson, Cameron Ainsworth, Peter Horne, Rebecca Gorton, Robert J. Gamble, and Anthony DM Smith. 2011. Lessons in modelling and management of marine ecosystems: the Atlantis experience. </w:t>
      </w:r>
      <w:r>
        <w:rPr>
          <w:i/>
          <w:iCs/>
        </w:rPr>
        <w:t>Fish and Fisheries</w:t>
      </w:r>
      <w:r>
        <w:t xml:space="preserve"> 12: 171–188.</w:t>
      </w:r>
    </w:p>
    <w:p w14:paraId="2905037C" w14:textId="77777777" w:rsidR="001B7FE7" w:rsidRDefault="001B7FE7" w:rsidP="00EB0DDE">
      <w:pPr>
        <w:pStyle w:val="reference"/>
      </w:pPr>
      <w:r>
        <w:t xml:space="preserve">Gosselin, Jennifer L., Richard W. Zabel, James J. Anderson, James R. Faulkner, António M. Baptista, and Benjamin P. Sandford. 2018. Conservation planning for freshwater–marine carryover effects on Chinook salmon survival. </w:t>
      </w:r>
      <w:r>
        <w:rPr>
          <w:i/>
          <w:iCs/>
        </w:rPr>
        <w:t>Ecology and evolution</w:t>
      </w:r>
      <w:r>
        <w:t xml:space="preserve"> 8: 319–332.</w:t>
      </w:r>
    </w:p>
    <w:p w14:paraId="40637DCB" w14:textId="77777777" w:rsidR="001B7FE7" w:rsidRDefault="001B7FE7" w:rsidP="00EB0DDE">
      <w:pPr>
        <w:pStyle w:val="reference"/>
      </w:pPr>
      <w:r>
        <w:t xml:space="preserve">Haeseker, Steven L., Jerry A. McCann, Jack Tuomikoski, and Brandon Chockley. 2012. Assessing freshwater and marine environmental influences on life-stage-specific survival rates of Snake River spring–summer Chinook salmon and steelhead. </w:t>
      </w:r>
      <w:r>
        <w:rPr>
          <w:i/>
          <w:iCs/>
        </w:rPr>
        <w:t>Transactions of the American Fisheries Society</w:t>
      </w:r>
      <w:r>
        <w:t xml:space="preserve"> 141: 121–138.</w:t>
      </w:r>
    </w:p>
    <w:p w14:paraId="43DDB51B" w14:textId="77777777" w:rsidR="001B7FE7" w:rsidRDefault="001B7FE7" w:rsidP="00EB0DDE">
      <w:pPr>
        <w:pStyle w:val="reference"/>
      </w:pPr>
      <w:r>
        <w:t xml:space="preserve">Henderson, M. A., and A. J. Cass. 1991. Effect of smolt size on smolt-to-adult survival for Chilko Lake sockeye salmon (Oncorhynchus nerka). </w:t>
      </w:r>
      <w:r>
        <w:rPr>
          <w:i/>
          <w:iCs/>
        </w:rPr>
        <w:t>Canadian Journal of Fisheries and Aquatic Sciences</w:t>
      </w:r>
      <w:r>
        <w:t xml:space="preserve"> 48: 988–994.</w:t>
      </w:r>
    </w:p>
    <w:p w14:paraId="2B7996EA" w14:textId="77777777" w:rsidR="001B7FE7" w:rsidRDefault="001B7FE7" w:rsidP="00EB0DDE">
      <w:pPr>
        <w:pStyle w:val="reference"/>
      </w:pPr>
      <w:r>
        <w:t xml:space="preserve">Hodgson, Sayre, Thomas P. Quinn, R. A. Y. Hilborn, Robert C. Francis, and Donald E. Rogers. 2006. Marine and freshwater climatic factors affecting interannual variation in the timing </w:t>
      </w:r>
      <w:r>
        <w:lastRenderedPageBreak/>
        <w:t xml:space="preserve">of return migration to fresh water of sockeye salmon (Oncorhynchus nerka). </w:t>
      </w:r>
      <w:r>
        <w:rPr>
          <w:i/>
          <w:iCs/>
        </w:rPr>
        <w:t>Fisheries Oceanography</w:t>
      </w:r>
      <w:r>
        <w:t xml:space="preserve"> 15: 1–24.</w:t>
      </w:r>
    </w:p>
    <w:p w14:paraId="729F5B22" w14:textId="77777777" w:rsidR="001B7FE7" w:rsidRDefault="001B7FE7" w:rsidP="00EB0DDE">
      <w:pPr>
        <w:pStyle w:val="reference"/>
      </w:pPr>
      <w:r>
        <w:t xml:space="preserve">Hollowed, Anne B., Nicholas Bax, Richard Beamish, Jeremy Collie, Michael Fogarty, Patricia Livingston, John Pope, and Jake C. Rice. 2000. Are multispecies models an improvement on single-species models for measuring fishing impacts on marine ecosystems? </w:t>
      </w:r>
      <w:r>
        <w:rPr>
          <w:i/>
          <w:iCs/>
        </w:rPr>
        <w:t>ICES Journal of Marine Science: Journal du Conseil</w:t>
      </w:r>
      <w:r>
        <w:t xml:space="preserve"> 57: 707–719.</w:t>
      </w:r>
    </w:p>
    <w:p w14:paraId="6678162B" w14:textId="77777777" w:rsidR="001B7FE7" w:rsidRDefault="001B7FE7" w:rsidP="00EB0DDE">
      <w:pPr>
        <w:pStyle w:val="reference"/>
      </w:pPr>
      <w:r>
        <w:t xml:space="preserve">Hooff, Rian C., and William T. Peterson. 2006. Copepod biodiversity as an indicator of changes in ocean and climate conditions of the northern California current ecosystem. </w:t>
      </w:r>
      <w:r>
        <w:rPr>
          <w:i/>
          <w:iCs/>
        </w:rPr>
        <w:t>Limnology and Oceanography</w:t>
      </w:r>
      <w:r>
        <w:t xml:space="preserve"> 51: 2607–2620.</w:t>
      </w:r>
    </w:p>
    <w:p w14:paraId="27F76257" w14:textId="77777777" w:rsidR="001B7FE7" w:rsidRDefault="001B7FE7" w:rsidP="00EB0DDE">
      <w:pPr>
        <w:pStyle w:val="reference"/>
      </w:pPr>
      <w:r>
        <w:t xml:space="preserve">Keefer, Matthew L., Christopher A. Peery, and Christopher C. Caudill. 2008. Migration timing of Columbia River spring Chinook salmon: effects of temperature, river discharge, and ocean environment. </w:t>
      </w:r>
      <w:r>
        <w:rPr>
          <w:i/>
          <w:iCs/>
        </w:rPr>
        <w:t>Transactions of the American Fisheries Society</w:t>
      </w:r>
      <w:r>
        <w:t xml:space="preserve"> 137: 1120–1133.</w:t>
      </w:r>
    </w:p>
    <w:p w14:paraId="58845A9A" w14:textId="77777777" w:rsidR="001B7FE7" w:rsidRDefault="001B7FE7" w:rsidP="00EB0DDE">
      <w:pPr>
        <w:pStyle w:val="reference"/>
      </w:pPr>
      <w:r>
        <w:t xml:space="preserve">Keister, Julie E., E. Di Lorenzo, C. A. Morgan, Vincent Combes, and W. T. Peterson. 2011. Zooplankton species composition is linked to ocean transport in the Northern California Current. </w:t>
      </w:r>
      <w:r>
        <w:rPr>
          <w:i/>
          <w:iCs/>
        </w:rPr>
        <w:t>Global Change Biology</w:t>
      </w:r>
      <w:r>
        <w:t xml:space="preserve"> 17: 2498–2511.</w:t>
      </w:r>
    </w:p>
    <w:p w14:paraId="6894AC38" w14:textId="77777777" w:rsidR="001B7FE7" w:rsidRDefault="001B7FE7" w:rsidP="00EB0DDE">
      <w:pPr>
        <w:pStyle w:val="reference"/>
      </w:pPr>
      <w:r>
        <w:t xml:space="preserve">Kilduff, D. Patrick, Louis W. Botsford, and Steven LH Teo. 2014. Spatial and temporal covariability in early ocean survival of Chinook salmon (Oncorhynchus tshawytscha) along the west coast of North America. </w:t>
      </w:r>
      <w:r>
        <w:rPr>
          <w:i/>
          <w:iCs/>
        </w:rPr>
        <w:t>ICES Journal of Marine Science</w:t>
      </w:r>
      <w:r>
        <w:t xml:space="preserve"> 71: 1671–1682.</w:t>
      </w:r>
    </w:p>
    <w:p w14:paraId="2A9FDE3A" w14:textId="77777777" w:rsidR="001B7FE7" w:rsidRDefault="001B7FE7" w:rsidP="00EB0DDE">
      <w:pPr>
        <w:pStyle w:val="reference"/>
      </w:pPr>
      <w:r>
        <w:t xml:space="preserve">Kristensen, Kasper, Anders Nielsen, Casper W. Berg, Hans Skaug, and Brad Bell. 2015. TMB: automatic differentiation and Laplace approximation. </w:t>
      </w:r>
      <w:r>
        <w:rPr>
          <w:i/>
          <w:iCs/>
        </w:rPr>
        <w:t>arXiv preprint arXiv:1509.00660</w:t>
      </w:r>
      <w:r>
        <w:t>.</w:t>
      </w:r>
    </w:p>
    <w:p w14:paraId="521D108A" w14:textId="77777777" w:rsidR="001B7FE7" w:rsidRDefault="001B7FE7" w:rsidP="00EB0DDE">
      <w:pPr>
        <w:pStyle w:val="reference"/>
      </w:pPr>
      <w:r>
        <w:t xml:space="preserve">Mantua, Nathan J., Steven R. Hare, Yuan Zhang, John M. Wallace, and Robert C. Francis. 1997. A Pacific interdecadal climate oscillation with impacts on salmon production. </w:t>
      </w:r>
      <w:r>
        <w:rPr>
          <w:i/>
          <w:iCs/>
        </w:rPr>
        <w:t>Bulletin of the american Meteorological Society</w:t>
      </w:r>
      <w:r>
        <w:t xml:space="preserve"> 78: 1069–1079.</w:t>
      </w:r>
    </w:p>
    <w:p w14:paraId="4010642F" w14:textId="77777777" w:rsidR="001B7FE7" w:rsidRDefault="001B7FE7" w:rsidP="00EB0DDE">
      <w:pPr>
        <w:pStyle w:val="reference"/>
      </w:pPr>
      <w:r>
        <w:lastRenderedPageBreak/>
        <w:t xml:space="preserve">Miller, Jessica A., David J. Teel, William T. Peterson, and Antonio M. Baptista. 2014. Assessing the relative importance of local and regional processes on the survival of a threatened salmon population. </w:t>
      </w:r>
      <w:r>
        <w:rPr>
          <w:i/>
          <w:iCs/>
        </w:rPr>
        <w:t>PloS one</w:t>
      </w:r>
      <w:r>
        <w:t xml:space="preserve"> 9: e99814.</w:t>
      </w:r>
    </w:p>
    <w:p w14:paraId="4FE0480C" w14:textId="77777777" w:rsidR="001B7FE7" w:rsidRDefault="001B7FE7" w:rsidP="00EB0DDE">
      <w:pPr>
        <w:pStyle w:val="reference"/>
      </w:pPr>
      <w:r>
        <w:t xml:space="preserve">Peterson, William T., Jennifer L. Fisher, Jay O. Peterson, Cheryl A. Morgan, Brian J. Burke, and Kurt L. Fresh. 2014. Applied Fisheries Oceanography: Ecosystem Indicators of Ocean Conditions Inform Fisheries Management in the California Current. </w:t>
      </w:r>
      <w:r>
        <w:rPr>
          <w:i/>
          <w:iCs/>
        </w:rPr>
        <w:t>Oceanography</w:t>
      </w:r>
      <w:r>
        <w:t xml:space="preserve"> 27: 80–89. JSTOR.</w:t>
      </w:r>
    </w:p>
    <w:p w14:paraId="6A38E08E" w14:textId="77777777" w:rsidR="001B7FE7" w:rsidRDefault="001B7FE7" w:rsidP="00EB0DDE">
      <w:pPr>
        <w:pStyle w:val="reference"/>
      </w:pPr>
      <w:r>
        <w:t xml:space="preserve">Quinn, Thomas P. 2018. </w:t>
      </w:r>
      <w:r>
        <w:rPr>
          <w:i/>
          <w:iCs/>
        </w:rPr>
        <w:t>The behavior and ecology of Pacific salmon and trout</w:t>
      </w:r>
      <w:r>
        <w:t>. University of Washington Press.</w:t>
      </w:r>
    </w:p>
    <w:p w14:paraId="230B8C84" w14:textId="77777777" w:rsidR="001B7FE7" w:rsidRDefault="001B7FE7" w:rsidP="00EB0DDE">
      <w:pPr>
        <w:pStyle w:val="reference"/>
      </w:pPr>
      <w:r>
        <w:t>R Core Development Team. 2015. R: A language and environment for statistical computing.</w:t>
      </w:r>
    </w:p>
    <w:p w14:paraId="0D1A7122" w14:textId="77777777" w:rsidR="001B7FE7" w:rsidRDefault="001B7FE7" w:rsidP="00EB0DDE">
      <w:pPr>
        <w:pStyle w:val="reference"/>
      </w:pPr>
      <w:r>
        <w:t xml:space="preserve">Roby, Daniel D., Donald E. Lyons, David P. Craig, Ken Collis, and G. Henk Visser. 2003. Quantifying the effect of predators on endangered species using a bioenergetics approach: Caspian terns and juvenile salmonids in the Columbia River estuary. </w:t>
      </w:r>
      <w:r>
        <w:rPr>
          <w:i/>
          <w:iCs/>
        </w:rPr>
        <w:t>Canadian Journal of Zoology</w:t>
      </w:r>
      <w:r>
        <w:t xml:space="preserve"> 81: 250–265.</w:t>
      </w:r>
    </w:p>
    <w:p w14:paraId="4A72DC46" w14:textId="77777777" w:rsidR="001B7FE7" w:rsidRDefault="001B7FE7" w:rsidP="00EB0DDE">
      <w:pPr>
        <w:pStyle w:val="reference"/>
      </w:pPr>
      <w:r>
        <w:t xml:space="preserve">Scheuerell, Mark D., and John G. Williams. 2005. Forecasting climate-induced changes in the survival of Snake River spring/summer Chinook salmon (Oncorhynchus tshawytscha). </w:t>
      </w:r>
      <w:r>
        <w:rPr>
          <w:i/>
          <w:iCs/>
        </w:rPr>
        <w:t>Fisheries Oceanography</w:t>
      </w:r>
      <w:r>
        <w:t xml:space="preserve"> 14: 448–457.</w:t>
      </w:r>
    </w:p>
    <w:p w14:paraId="337948BD" w14:textId="77777777" w:rsidR="001B7FE7" w:rsidRDefault="001B7FE7" w:rsidP="00EB0DDE">
      <w:pPr>
        <w:pStyle w:val="reference"/>
      </w:pPr>
      <w:r>
        <w:t xml:space="preserve">Scheuerell, Mark D., Richard W. Zabel, and Benjamin P. Sandford. 2009. Relating juvenile migration timing and survival to adulthood in two species of threatened Pacific salmon (Oncorhynchus spp.). </w:t>
      </w:r>
      <w:r>
        <w:rPr>
          <w:i/>
          <w:iCs/>
        </w:rPr>
        <w:t>Journal of Applied Ecology</w:t>
      </w:r>
      <w:r>
        <w:t xml:space="preserve"> 46: 983–990.</w:t>
      </w:r>
    </w:p>
    <w:p w14:paraId="4EE8564C" w14:textId="77777777" w:rsidR="001B7FE7" w:rsidRDefault="001B7FE7" w:rsidP="00EB0DDE">
      <w:pPr>
        <w:pStyle w:val="reference"/>
      </w:pPr>
      <w:r>
        <w:t xml:space="preserve">Welch, David W., Erin L. Rechisky, Michael C. Melnychuk, Aswea D. Porter, Carl J. Walters, Shaun Clements, Benjamin J. Clemens, R. Scott McKinley, and Carl Schreck. 2008. </w:t>
      </w:r>
      <w:r>
        <w:lastRenderedPageBreak/>
        <w:t xml:space="preserve">Survival of migrating salmon smolts in large rivers with and without dams. </w:t>
      </w:r>
      <w:r>
        <w:rPr>
          <w:i/>
          <w:iCs/>
        </w:rPr>
        <w:t>PLoS biology</w:t>
      </w:r>
      <w:r>
        <w:t xml:space="preserve"> 6: e265.</w:t>
      </w:r>
    </w:p>
    <w:p w14:paraId="42438111" w14:textId="77777777" w:rsidR="001B7FE7" w:rsidRDefault="001B7FE7" w:rsidP="00EB0DDE">
      <w:pPr>
        <w:pStyle w:val="reference"/>
      </w:pPr>
      <w:r>
        <w:t xml:space="preserve">Wells, Brian K., Churchill B. Grimes, and James B. Waldvogel. 2007. Quantifying the effects of wind, upwelling, curl, sea surface temperature and sea level height on growth and maturation of a California Chinook salmon (Oncorhynchus tshawytscha) population. </w:t>
      </w:r>
      <w:r>
        <w:rPr>
          <w:i/>
          <w:iCs/>
        </w:rPr>
        <w:t>Fisheries Oceanography</w:t>
      </w:r>
      <w:r>
        <w:t xml:space="preserve"> 16: 363–382.</w:t>
      </w:r>
    </w:p>
    <w:p w14:paraId="32BB52C0" w14:textId="77777777" w:rsidR="001B7FE7" w:rsidRDefault="001B7FE7" w:rsidP="00EB0DDE">
      <w:pPr>
        <w:pStyle w:val="reference"/>
      </w:pPr>
      <w:r>
        <w:t xml:space="preserve">Wells, Brian K., Jarrod A. Santora, Mark J. Henderson, Pete Warzybok, Jaime Jahncke, Russell W. Bradley, David D. Huff, Isaac D. Schroeder, Peter Nelson, and John C. Field. 2017. Environmental conditions and prey-switching by a seabird predator impact juvenile salmon survival. </w:t>
      </w:r>
      <w:r>
        <w:rPr>
          <w:i/>
          <w:iCs/>
        </w:rPr>
        <w:t>Journal of Marine Systems</w:t>
      </w:r>
      <w:r>
        <w:t xml:space="preserve"> 174: 54–63.</w:t>
      </w:r>
    </w:p>
    <w:p w14:paraId="576266F7" w14:textId="77777777" w:rsidR="001B7FE7" w:rsidRDefault="001B7FE7" w:rsidP="00EB0DDE">
      <w:pPr>
        <w:pStyle w:val="reference"/>
      </w:pPr>
      <w:r>
        <w:t xml:space="preserve">Wells, Brian K., Jarrod A. Santora, Isaac D. Schroeder, Nathan Mantua, William J. Sydeman, David D. Huff, and John C. Field. 2016. Marine ecosystem perspectives on Chinook salmon recruitment: a synthesis of empirical and modeling studies from a California upwelling system. </w:t>
      </w:r>
      <w:r>
        <w:rPr>
          <w:i/>
          <w:iCs/>
        </w:rPr>
        <w:t>Marine Ecology Progress Series</w:t>
      </w:r>
      <w:r>
        <w:t xml:space="preserve"> 552: 271–284.</w:t>
      </w:r>
    </w:p>
    <w:p w14:paraId="7514FC0D" w14:textId="77777777" w:rsidR="001B7FE7" w:rsidRDefault="001B7FE7" w:rsidP="00EB0DDE">
      <w:pPr>
        <w:pStyle w:val="reference"/>
      </w:pPr>
      <w:r>
        <w:t xml:space="preserve">Woodson, C. Brock, and Steven Y. Litvin. 2015. Ocean fronts drive marine fishery production and biogeochemical cycling. </w:t>
      </w:r>
      <w:r>
        <w:rPr>
          <w:i/>
          <w:iCs/>
        </w:rPr>
        <w:t>Proceedings of the National Academy of Sciences</w:t>
      </w:r>
      <w:r>
        <w:t xml:space="preserve"> 112: 1710–1715.</w:t>
      </w:r>
    </w:p>
    <w:p w14:paraId="41167542" w14:textId="77777777" w:rsidR="001B7FE7" w:rsidRDefault="001B7FE7" w:rsidP="00EB0DDE">
      <w:pPr>
        <w:pStyle w:val="reference"/>
      </w:pPr>
      <w:r>
        <w:t xml:space="preserve">Woodson, Lindsay E., Brian K. Wells, Peter K. Weber, R. Bruce MacFarlane, George E. Whitman, and Rachel C. Johnson. 2013. Size, growth, and origin-dependent mortality of juvenile Chinook salmon Oncorhynchus tshawytscha during early ocean residence. </w:t>
      </w:r>
      <w:r>
        <w:rPr>
          <w:i/>
          <w:iCs/>
        </w:rPr>
        <w:t>Marine Ecology Progress Series</w:t>
      </w:r>
      <w:r>
        <w:t xml:space="preserve"> 487: 163–175.</w:t>
      </w:r>
    </w:p>
    <w:p w14:paraId="3D414FFB" w14:textId="2D433DF9" w:rsidR="00455E0F" w:rsidRPr="00760F8D" w:rsidRDefault="00455E0F" w:rsidP="00EB0DDE">
      <w:pPr>
        <w:pStyle w:val="reference"/>
      </w:pPr>
      <w:r w:rsidRPr="00760F8D">
        <w:fldChar w:fldCharType="end"/>
      </w:r>
    </w:p>
    <w:p w14:paraId="0DA630D8" w14:textId="77777777" w:rsidR="00455E0F" w:rsidRPr="00760F8D" w:rsidRDefault="00455E0F" w:rsidP="00455E0F"/>
    <w:p w14:paraId="3BAC998C" w14:textId="77777777" w:rsidR="00455E0F" w:rsidRPr="00760F8D" w:rsidRDefault="00455E0F" w:rsidP="00455E0F">
      <w:pPr>
        <w:spacing w:line="259" w:lineRule="auto"/>
        <w:rPr>
          <w:iCs/>
          <w:szCs w:val="18"/>
        </w:rPr>
      </w:pPr>
      <w:r w:rsidRPr="00760F8D">
        <w:lastRenderedPageBreak/>
        <w:br w:type="page"/>
      </w:r>
    </w:p>
    <w:p w14:paraId="7E980D78" w14:textId="22DD0420" w:rsidR="009E3287" w:rsidRDefault="009E3287" w:rsidP="00CC2322">
      <w:pPr>
        <w:rPr>
          <w:b/>
        </w:rPr>
      </w:pPr>
      <w:r>
        <w:rPr>
          <w:b/>
        </w:rPr>
        <w:lastRenderedPageBreak/>
        <w:t>Figure captions</w:t>
      </w:r>
    </w:p>
    <w:p w14:paraId="1EC3F5B6" w14:textId="4FDDDE70" w:rsidR="009E3287" w:rsidRDefault="009E3287" w:rsidP="00CC2322">
      <w:pPr>
        <w:rPr>
          <w:b/>
        </w:rPr>
      </w:pPr>
      <w:r>
        <w:rPr>
          <w:b/>
        </w:rPr>
        <w:fldChar w:fldCharType="begin"/>
      </w:r>
      <w:r>
        <w:rPr>
          <w:b/>
        </w:rPr>
        <w:instrText xml:space="preserve"> REF _Ref33106874 </w:instrText>
      </w:r>
      <w:r>
        <w:rPr>
          <w:b/>
        </w:rPr>
        <w:fldChar w:fldCharType="separate"/>
      </w:r>
      <w:r w:rsidR="006E63D9">
        <w:t xml:space="preserve">Figure </w:t>
      </w:r>
      <w:r w:rsidR="006E63D9">
        <w:rPr>
          <w:noProof/>
        </w:rPr>
        <w:t>1</w:t>
      </w:r>
      <w:r w:rsidR="006E63D9">
        <w:t>. Map</w:t>
      </w:r>
      <w:r>
        <w:rPr>
          <w:b/>
        </w:rPr>
        <w:fldChar w:fldCharType="end"/>
      </w:r>
    </w:p>
    <w:p w14:paraId="5DB1894E" w14:textId="1FDAC80B" w:rsidR="009E3287" w:rsidRDefault="009E3287" w:rsidP="00CC2322">
      <w:pPr>
        <w:rPr>
          <w:b/>
        </w:rPr>
      </w:pPr>
      <w:r>
        <w:rPr>
          <w:b/>
        </w:rPr>
        <w:fldChar w:fldCharType="begin"/>
      </w:r>
      <w:r>
        <w:rPr>
          <w:b/>
        </w:rPr>
        <w:instrText xml:space="preserve"> REF _Ref33106891 </w:instrText>
      </w:r>
      <w:r>
        <w:rPr>
          <w:b/>
        </w:rPr>
        <w:fldChar w:fldCharType="separate"/>
      </w:r>
      <w:r w:rsidR="006E63D9">
        <w:t xml:space="preserve">Figure </w:t>
      </w:r>
      <w:r w:rsidR="006E63D9">
        <w:rPr>
          <w:noProof/>
        </w:rPr>
        <w:t>2</w:t>
      </w:r>
      <w:r w:rsidR="006E63D9" w:rsidRPr="00760F8D">
        <w:t xml:space="preserve">. Environmental effects on survival </w:t>
      </w:r>
      <w:r w:rsidR="006E63D9">
        <w:t>of</w:t>
      </w:r>
      <w:r w:rsidR="006E63D9" w:rsidRPr="00760F8D">
        <w:t xml:space="preserve"> </w:t>
      </w:r>
      <w:r w:rsidR="006E63D9">
        <w:t>wild</w:t>
      </w:r>
      <w:r w:rsidR="006E63D9" w:rsidRPr="00760F8D">
        <w:t xml:space="preserve"> (upper panel) and </w:t>
      </w:r>
      <w:r w:rsidR="006E63D9">
        <w:t>hatchery</w:t>
      </w:r>
      <w:r w:rsidR="006E63D9" w:rsidRPr="00760F8D">
        <w:t xml:space="preserve"> (lower panel) spring/summer Chinook salmon based on the model </w:t>
      </w:r>
      <w:r w:rsidR="006E63D9">
        <w:t xml:space="preserve">fit to the observed data as </w:t>
      </w:r>
      <w:r w:rsidR="006E63D9" w:rsidRPr="00760F8D">
        <w:t>selected by AIC (</w:t>
      </w:r>
      <w:r w:rsidR="006E63D9">
        <w:t xml:space="preserve">see Table </w:t>
      </w:r>
      <w:r w:rsidR="006E63D9">
        <w:rPr>
          <w:noProof/>
        </w:rPr>
        <w:t>4</w:t>
      </w:r>
      <w:r w:rsidR="006E63D9">
        <w:t xml:space="preserve"> for summary of best fit models</w:t>
      </w:r>
      <w:r w:rsidR="006E63D9" w:rsidRPr="00760F8D">
        <w:t>).</w:t>
      </w:r>
      <w:r w:rsidR="006E63D9">
        <w:t xml:space="preserve"> </w:t>
      </w:r>
      <w:proofErr w:type="spellStart"/>
      <w:r w:rsidR="006E63D9" w:rsidRPr="00E235E3">
        <w:rPr>
          <w:i/>
        </w:rPr>
        <w:t>fig_envEffect_ggplot.r</w:t>
      </w:r>
      <w:proofErr w:type="spellEnd"/>
      <w:r>
        <w:rPr>
          <w:b/>
        </w:rPr>
        <w:fldChar w:fldCharType="end"/>
      </w:r>
    </w:p>
    <w:p w14:paraId="17FE3AF3" w14:textId="3F710538" w:rsidR="009E3287" w:rsidRDefault="009E3287" w:rsidP="00CC2322">
      <w:pPr>
        <w:rPr>
          <w:b/>
        </w:rPr>
      </w:pPr>
      <w:r>
        <w:rPr>
          <w:b/>
        </w:rPr>
        <w:fldChar w:fldCharType="begin"/>
      </w:r>
      <w:r>
        <w:rPr>
          <w:b/>
        </w:rPr>
        <w:instrText xml:space="preserve"> REF _Ref33106900 </w:instrText>
      </w:r>
      <w:r>
        <w:rPr>
          <w:b/>
        </w:rPr>
        <w:fldChar w:fldCharType="separate"/>
      </w:r>
      <w:r w:rsidR="006E63D9">
        <w:t xml:space="preserve">Figure </w:t>
      </w:r>
      <w:r w:rsidR="006E63D9">
        <w:rPr>
          <w:noProof/>
        </w:rPr>
        <w:t>3</w:t>
      </w:r>
      <w:r w:rsidR="006E63D9">
        <w:t xml:space="preserve">.  Relative importance of the different marine covariates for predicting the marine survival of hatchery (left column) and wild (right column) Chinook salmon, where the aggregated weight of a covariate </w:t>
      </w:r>
      <w:r w:rsidR="006E63D9">
        <w:rPr>
          <w:i/>
        </w:rPr>
        <w:t xml:space="preserve">c </w:t>
      </w:r>
      <w:r w:rsidR="006E63D9">
        <w:t xml:space="preserve">is equal to the sum of the AIC weights for all </w:t>
      </w:r>
      <w:r w:rsidR="006E63D9">
        <w:rPr>
          <w:i/>
        </w:rPr>
        <w:t xml:space="preserve">m </w:t>
      </w:r>
      <w:r w:rsidR="006E63D9">
        <w:t xml:space="preserve">models containing covariate </w:t>
      </w:r>
      <w:r w:rsidR="006E63D9">
        <w:rPr>
          <w:i/>
        </w:rPr>
        <w:t>c</w:t>
      </w:r>
      <w:r w:rsidR="006E63D9">
        <w:t xml:space="preserve">, divided by the total weight across all </w:t>
      </w:r>
      <w:r w:rsidR="006E63D9">
        <w:rPr>
          <w:i/>
        </w:rPr>
        <w:t xml:space="preserve">m </w:t>
      </w:r>
      <w:r w:rsidR="006E63D9">
        <w:t xml:space="preserve">models, </w:t>
      </w:r>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 xml:space="preserve">m⊂c </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r>
                      <w:rPr>
                        <w:rFonts w:ascii="Cambria Math" w:hAnsi="Cambria Math"/>
                      </w:rPr>
                      <m:t xml:space="preserve"> </m:t>
                    </m:r>
                  </m:sup>
                </m:sSup>
              </m:e>
            </m:nary>
          </m:num>
          <m:den>
            <m:nary>
              <m:naryPr>
                <m:chr m:val="∑"/>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sup>
                </m:sSup>
              </m:e>
            </m:nary>
          </m:den>
        </m:f>
      </m:oMath>
      <w:r w:rsidR="006E63D9">
        <w:t xml:space="preserve">. The “blank” environmental variable is for models with no environmental predictors. </w:t>
      </w:r>
      <w:proofErr w:type="spellStart"/>
      <w:r w:rsidR="006E63D9">
        <w:rPr>
          <w:i/>
        </w:rPr>
        <w:t>fig_EnvironmentalVariableWt_ggplot.r</w:t>
      </w:r>
      <w:proofErr w:type="spellEnd"/>
      <w:r>
        <w:rPr>
          <w:b/>
        </w:rPr>
        <w:fldChar w:fldCharType="end"/>
      </w:r>
    </w:p>
    <w:p w14:paraId="48389AAD" w14:textId="01DF93AF" w:rsidR="006E63D9" w:rsidRPr="006E63D9" w:rsidRDefault="009E3287" w:rsidP="006E63D9">
      <w:pPr>
        <w:rPr>
          <w:b/>
        </w:rPr>
      </w:pPr>
      <w:r>
        <w:rPr>
          <w:b/>
        </w:rPr>
        <w:fldChar w:fldCharType="begin"/>
      </w:r>
      <w:r>
        <w:rPr>
          <w:b/>
        </w:rPr>
        <w:instrText xml:space="preserve"> REF _Ref33106904 </w:instrText>
      </w:r>
      <w:r>
        <w:rPr>
          <w:b/>
        </w:rPr>
        <w:fldChar w:fldCharType="separate"/>
      </w:r>
      <w:r w:rsidR="006E63D9" w:rsidRPr="003E5198">
        <w:t xml:space="preserve">Figure </w:t>
      </w:r>
      <w:r w:rsidR="006E63D9">
        <w:rPr>
          <w:noProof/>
        </w:rPr>
        <w:t>5</w:t>
      </w:r>
      <w:r w:rsidR="006E63D9" w:rsidRPr="003E5198">
        <w:t xml:space="preserve">. The observed (dots), and maximum likelihood estimates (line) with 95% credible intervals (ribbons) for the marine survival wild </w:t>
      </w:r>
      <w:r w:rsidR="006E63D9">
        <w:t xml:space="preserve">(blue) and hatchery (red) </w:t>
      </w:r>
      <w:r w:rsidR="006E63D9" w:rsidRPr="003E5198">
        <w:t xml:space="preserve">origin Spring/Summer Chinook salmon past Bonneville dam from 2000 to 2015. Each point represents </w:t>
      </w:r>
      <w:r w:rsidR="006E63D9">
        <w:t xml:space="preserve">the </w:t>
      </w:r>
      <w:r w:rsidR="006E63D9" w:rsidRPr="003E5198">
        <w:t>mean survival of all fish detected at Bonneville Dam on a particular day and year.</w:t>
      </w:r>
      <w:r w:rsidR="006E63D9">
        <w:t xml:space="preserve"> Annual samples sizes of the survivors and total PIT tagged hatchery (H) and wild (W) for are shown in each panel. To maintain the readability of individual panels, mean observed survivals greater than 0.2 are not plotted. </w:t>
      </w:r>
      <w:proofErr w:type="spellStart"/>
      <w:r w:rsidR="006E63D9" w:rsidRPr="00241156">
        <w:rPr>
          <w:i/>
        </w:rPr>
        <w:t>fig_DayxYearSurvival_ggplot.r</w:t>
      </w:r>
      <w:proofErr w:type="spellEnd"/>
      <w:r>
        <w:rPr>
          <w:b/>
        </w:rPr>
        <w:fldChar w:fldCharType="end"/>
      </w:r>
      <w:r>
        <w:rPr>
          <w:b/>
        </w:rPr>
        <w:fldChar w:fldCharType="begin"/>
      </w:r>
      <w:r>
        <w:rPr>
          <w:b/>
        </w:rPr>
        <w:instrText xml:space="preserve"> REF _Ref33106914 </w:instrText>
      </w:r>
      <w:r>
        <w:rPr>
          <w:b/>
        </w:rPr>
        <w:fldChar w:fldCharType="separate"/>
      </w:r>
    </w:p>
    <w:p w14:paraId="13F40F80" w14:textId="1995D40D" w:rsidR="009E3287" w:rsidRDefault="006E63D9" w:rsidP="00CC2322">
      <w:pPr>
        <w:rPr>
          <w:b/>
        </w:rPr>
      </w:pPr>
      <w:r>
        <w:t xml:space="preserve">Figure </w:t>
      </w:r>
      <w:r>
        <w:rPr>
          <w:noProof/>
        </w:rPr>
        <w:t>6</w:t>
      </w:r>
      <w:r w:rsidRPr="00760F8D">
        <w:t xml:space="preserve">.  Predicted </w:t>
      </w:r>
      <w:proofErr w:type="spellStart"/>
      <w:r w:rsidRPr="00760F8D">
        <w:t>smolt</w:t>
      </w:r>
      <w:proofErr w:type="spellEnd"/>
      <w:r w:rsidRPr="00760F8D">
        <w:t>-to-adult survival by day for hatchery (</w:t>
      </w:r>
      <w:r>
        <w:t>red</w:t>
      </w:r>
      <w:r w:rsidRPr="00760F8D">
        <w:t>) and wild (</w:t>
      </w:r>
      <w:r>
        <w:t>blue</w:t>
      </w:r>
      <w:r w:rsidRPr="00760F8D">
        <w:t xml:space="preserve">) spring/summer Chinook salmon </w:t>
      </w:r>
      <w:r>
        <w:t xml:space="preserve">(upper panel) for best fit models for each rear type that include both day and day/year interactions (see Table </w:t>
      </w:r>
      <w:r>
        <w:rPr>
          <w:noProof/>
        </w:rPr>
        <w:t>4</w:t>
      </w:r>
      <w:r>
        <w:t xml:space="preserve">). Lines represent expected survivals and shaded regions represent 95% credible intervals. Average daily proportion (across all years) of </w:t>
      </w:r>
      <w:proofErr w:type="spellStart"/>
      <w:r>
        <w:t>smolts</w:t>
      </w:r>
      <w:proofErr w:type="spellEnd"/>
      <w:r>
        <w:t xml:space="preserve"> </w:t>
      </w:r>
      <w:r>
        <w:lastRenderedPageBreak/>
        <w:t xml:space="preserve">arriving to and migrating </w:t>
      </w:r>
      <w:proofErr w:type="gramStart"/>
      <w:r>
        <w:t>past  Bonneville</w:t>
      </w:r>
      <w:proofErr w:type="gramEnd"/>
      <w:r>
        <w:t xml:space="preserve"> Dam (2000 to 2015) (lower panel). </w:t>
      </w:r>
      <w:proofErr w:type="spellStart"/>
      <w:r w:rsidRPr="007C5A70">
        <w:rPr>
          <w:i/>
        </w:rPr>
        <w:t>fig_DailySurv_ggplot.r</w:t>
      </w:r>
      <w:proofErr w:type="spellEnd"/>
      <w:r w:rsidR="009E3287">
        <w:rPr>
          <w:b/>
        </w:rPr>
        <w:fldChar w:fldCharType="end"/>
      </w:r>
      <w:r w:rsidR="009E3287">
        <w:rPr>
          <w:b/>
        </w:rPr>
        <w:t xml:space="preserve"> </w:t>
      </w:r>
    </w:p>
    <w:p w14:paraId="23F4AE19" w14:textId="7DEE2239" w:rsidR="00174BD0" w:rsidRDefault="00174BD0" w:rsidP="00CC2322">
      <w:pPr>
        <w:rPr>
          <w:b/>
        </w:rPr>
      </w:pPr>
      <w:r>
        <w:rPr>
          <w:b/>
        </w:rPr>
        <w:fldChar w:fldCharType="begin"/>
      </w:r>
      <w:r>
        <w:rPr>
          <w:b/>
        </w:rPr>
        <w:instrText xml:space="preserve"> REF _Ref33106909 </w:instrText>
      </w:r>
      <w:r>
        <w:rPr>
          <w:b/>
        </w:rPr>
        <w:fldChar w:fldCharType="separate"/>
      </w:r>
      <w:r w:rsidRPr="00760F8D">
        <w:t xml:space="preserve">Figure </w:t>
      </w:r>
      <w:r>
        <w:rPr>
          <w:noProof/>
        </w:rPr>
        <w:t>7</w:t>
      </w:r>
      <w:r w:rsidRPr="00760F8D">
        <w:t xml:space="preserve">. Observed (points) and estimated (line) </w:t>
      </w:r>
      <w:r>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proofErr w:type="spellStart"/>
      <w:r>
        <w:rPr>
          <w:i/>
        </w:rPr>
        <w:t>Fig_AnnualSurv_ggplot.r</w:t>
      </w:r>
      <w:proofErr w:type="spellEnd"/>
      <w:r>
        <w:rPr>
          <w:b/>
        </w:rPr>
        <w:fldChar w:fldCharType="end"/>
      </w:r>
    </w:p>
    <w:p w14:paraId="1FA3B098" w14:textId="5731A68F" w:rsidR="009E3287" w:rsidRDefault="009E3287" w:rsidP="00CC2322">
      <w:pPr>
        <w:rPr>
          <w:b/>
        </w:rPr>
      </w:pPr>
      <w:r>
        <w:rPr>
          <w:b/>
        </w:rPr>
        <w:t>Table captions</w:t>
      </w:r>
    </w:p>
    <w:p w14:paraId="26CF95F1" w14:textId="237308B5" w:rsidR="009E3287" w:rsidRDefault="009E3287" w:rsidP="00CC2322">
      <w:pPr>
        <w:rPr>
          <w:b/>
        </w:rPr>
      </w:pPr>
      <w:r>
        <w:rPr>
          <w:b/>
        </w:rPr>
        <w:fldChar w:fldCharType="begin"/>
      </w:r>
      <w:r>
        <w:rPr>
          <w:b/>
        </w:rPr>
        <w:instrText xml:space="preserve"> REF _Ref33106924 </w:instrText>
      </w:r>
      <w:r>
        <w:rPr>
          <w:b/>
        </w:rPr>
        <w:fldChar w:fldCharType="separate"/>
      </w:r>
      <w:r w:rsidR="006E63D9" w:rsidRPr="00760F8D">
        <w:t xml:space="preserve">Table </w:t>
      </w:r>
      <w:r w:rsidR="006E63D9">
        <w:rPr>
          <w:noProof/>
        </w:rPr>
        <w:t>1</w:t>
      </w:r>
      <w:r w:rsidR="006E63D9" w:rsidRPr="00760F8D">
        <w:t xml:space="preserve">. Sample size of </w:t>
      </w:r>
      <w:r w:rsidR="006E63D9">
        <w:t xml:space="preserve">hatchery and wild </w:t>
      </w:r>
      <w:r w:rsidR="006E63D9" w:rsidRPr="00760F8D">
        <w:t>juvenile Chinook salmon</w:t>
      </w:r>
      <w:r w:rsidR="006E63D9">
        <w:t xml:space="preserve"> from different watersheds within the Snake River Basin</w:t>
      </w:r>
      <w:r w:rsidR="006E63D9" w:rsidRPr="00760F8D">
        <w:t>.</w:t>
      </w:r>
      <w:r w:rsidR="006E63D9">
        <w:t xml:space="preserve"> (R </w:t>
      </w:r>
      <w:r w:rsidR="006E63D9">
        <w:rPr>
          <w:i/>
        </w:rPr>
        <w:t>script unknown</w:t>
      </w:r>
      <w:r w:rsidR="006E63D9">
        <w:t>)</w:t>
      </w:r>
      <w:r>
        <w:rPr>
          <w:b/>
        </w:rPr>
        <w:fldChar w:fldCharType="end"/>
      </w:r>
    </w:p>
    <w:p w14:paraId="52A88C90" w14:textId="00C8265C" w:rsidR="009E3287" w:rsidRDefault="009E3287" w:rsidP="00CC2322">
      <w:pPr>
        <w:rPr>
          <w:b/>
        </w:rPr>
      </w:pPr>
      <w:r>
        <w:rPr>
          <w:b/>
        </w:rPr>
        <w:fldChar w:fldCharType="begin"/>
      </w:r>
      <w:r>
        <w:rPr>
          <w:b/>
        </w:rPr>
        <w:instrText xml:space="preserve"> REF _Ref33106929 </w:instrText>
      </w:r>
      <w:r>
        <w:rPr>
          <w:b/>
        </w:rPr>
        <w:fldChar w:fldCharType="separate"/>
      </w:r>
      <w:r w:rsidR="006E63D9" w:rsidRPr="00760F8D">
        <w:t xml:space="preserve">Table </w:t>
      </w:r>
      <w:r w:rsidR="006E63D9">
        <w:rPr>
          <w:noProof/>
        </w:rPr>
        <w:t>2</w:t>
      </w:r>
      <w:r w:rsidR="006E63D9" w:rsidRPr="00760F8D">
        <w:t xml:space="preserve">. </w:t>
      </w:r>
      <w:r w:rsidR="006E63D9">
        <w:t>Description of the environmental variable names, the years of available data, and the website location of the data</w:t>
      </w:r>
      <w:r w:rsidR="006E63D9" w:rsidRPr="00760F8D">
        <w:t>.</w:t>
      </w:r>
      <w:r w:rsidR="006E63D9">
        <w:t xml:space="preserve"> </w:t>
      </w:r>
      <w:r w:rsidR="006E63D9" w:rsidRPr="001C7D84">
        <w:rPr>
          <w:highlight w:val="yellow"/>
        </w:rPr>
        <w:t>Missing transport description.</w:t>
      </w:r>
      <w:r w:rsidR="006E63D9">
        <w:t xml:space="preserve"> (R </w:t>
      </w:r>
      <w:r w:rsidR="006E63D9">
        <w:rPr>
          <w:i/>
        </w:rPr>
        <w:t>script unknown</w:t>
      </w:r>
      <w:r w:rsidR="006E63D9">
        <w:t>)</w:t>
      </w:r>
      <w:r>
        <w:rPr>
          <w:b/>
        </w:rPr>
        <w:fldChar w:fldCharType="end"/>
      </w:r>
    </w:p>
    <w:p w14:paraId="242E495C" w14:textId="421FAB9D" w:rsidR="009E3287" w:rsidRDefault="009E3287" w:rsidP="00CC2322">
      <w:pPr>
        <w:rPr>
          <w:b/>
        </w:rPr>
      </w:pPr>
      <w:r>
        <w:rPr>
          <w:b/>
        </w:rPr>
        <w:fldChar w:fldCharType="begin"/>
      </w:r>
      <w:r>
        <w:rPr>
          <w:b/>
        </w:rPr>
        <w:instrText xml:space="preserve"> REF _Ref33106934 </w:instrText>
      </w:r>
      <w:r>
        <w:rPr>
          <w:b/>
        </w:rPr>
        <w:fldChar w:fldCharType="separate"/>
      </w:r>
      <w:r w:rsidR="006E63D9" w:rsidRPr="00760F8D">
        <w:t xml:space="preserve">Table </w:t>
      </w:r>
      <w:r w:rsidR="006E63D9">
        <w:rPr>
          <w:noProof/>
        </w:rPr>
        <w:t>3</w:t>
      </w:r>
      <w:r w:rsidR="006E63D9" w:rsidRPr="00760F8D">
        <w:rPr>
          <w:color w:val="000000"/>
        </w:rPr>
        <w:t xml:space="preserve">. List of </w:t>
      </w:r>
      <w:r w:rsidR="006E63D9">
        <w:rPr>
          <w:color w:val="000000"/>
        </w:rPr>
        <w:t xml:space="preserve">data types, </w:t>
      </w:r>
      <w:r w:rsidR="006E63D9" w:rsidRPr="00760F8D">
        <w:rPr>
          <w:color w:val="000000"/>
        </w:rPr>
        <w:t>subscripts, parameters</w:t>
      </w:r>
      <w:r w:rsidR="006E63D9">
        <w:rPr>
          <w:color w:val="000000"/>
        </w:rPr>
        <w:t xml:space="preserve"> (i.e., fixed effects)</w:t>
      </w:r>
      <w:r w:rsidR="006E63D9" w:rsidRPr="00760F8D">
        <w:rPr>
          <w:color w:val="000000"/>
        </w:rPr>
        <w:t xml:space="preserve">, and </w:t>
      </w:r>
      <w:r w:rsidR="006E63D9">
        <w:rPr>
          <w:color w:val="000000"/>
        </w:rPr>
        <w:t xml:space="preserve">random effects </w:t>
      </w:r>
      <w:r w:rsidR="006E63D9" w:rsidRPr="00760F8D">
        <w:rPr>
          <w:color w:val="000000"/>
        </w:rPr>
        <w:t xml:space="preserve">used to model the </w:t>
      </w:r>
      <w:proofErr w:type="spellStart"/>
      <w:r w:rsidR="006E63D9" w:rsidRPr="00760F8D">
        <w:rPr>
          <w:color w:val="000000"/>
        </w:rPr>
        <w:t>smolt</w:t>
      </w:r>
      <w:proofErr w:type="spellEnd"/>
      <w:r w:rsidR="006E63D9" w:rsidRPr="00760F8D">
        <w:rPr>
          <w:color w:val="000000"/>
        </w:rPr>
        <w:t xml:space="preserve"> to adult survival of spring/summer Chinook salmon </w:t>
      </w:r>
      <w:r w:rsidR="006E63D9">
        <w:rPr>
          <w:color w:val="000000"/>
        </w:rPr>
        <w:t xml:space="preserve">originating from the </w:t>
      </w:r>
      <w:r w:rsidR="006E63D9" w:rsidRPr="00760F8D">
        <w:rPr>
          <w:color w:val="000000"/>
        </w:rPr>
        <w:t>Snake River Basin.</w:t>
      </w:r>
      <w:r>
        <w:rPr>
          <w:b/>
        </w:rPr>
        <w:fldChar w:fldCharType="end"/>
      </w:r>
    </w:p>
    <w:p w14:paraId="23ACA293" w14:textId="55B0F1DD" w:rsidR="009E3287" w:rsidRDefault="009E3287" w:rsidP="00CC2322">
      <w:pPr>
        <w:rPr>
          <w:b/>
        </w:rPr>
      </w:pPr>
      <w:r>
        <w:rPr>
          <w:b/>
        </w:rPr>
        <w:fldChar w:fldCharType="begin"/>
      </w:r>
      <w:r>
        <w:rPr>
          <w:b/>
        </w:rPr>
        <w:instrText xml:space="preserve"> REF _Ref33106942 </w:instrText>
      </w:r>
      <w:r>
        <w:rPr>
          <w:b/>
        </w:rPr>
        <w:fldChar w:fldCharType="separate"/>
      </w:r>
      <w:r w:rsidR="006E63D9">
        <w:t xml:space="preserve">Table </w:t>
      </w:r>
      <w:r w:rsidR="006E63D9">
        <w:rPr>
          <w:noProof/>
        </w:rPr>
        <w:t>4</w:t>
      </w:r>
      <w:r w:rsidR="006E63D9">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 </w:t>
      </w:r>
      <w:proofErr w:type="spellStart"/>
      <w:r w:rsidR="006E63D9">
        <w:rPr>
          <w:i/>
        </w:rPr>
        <w:t>table_AIC.r</w:t>
      </w:r>
      <w:proofErr w:type="spellEnd"/>
      <w:r>
        <w:rPr>
          <w:b/>
        </w:rPr>
        <w:fldChar w:fldCharType="end"/>
      </w:r>
    </w:p>
    <w:p w14:paraId="672863F8" w14:textId="4DC78D0C" w:rsidR="009E3287" w:rsidRDefault="009E3287" w:rsidP="00CC2322">
      <w:pPr>
        <w:rPr>
          <w:b/>
        </w:rPr>
      </w:pPr>
      <w:r>
        <w:rPr>
          <w:b/>
        </w:rPr>
        <w:fldChar w:fldCharType="begin"/>
      </w:r>
      <w:r>
        <w:rPr>
          <w:b/>
        </w:rPr>
        <w:instrText xml:space="preserve"> REF _Ref33106946 </w:instrText>
      </w:r>
      <w:r>
        <w:rPr>
          <w:b/>
        </w:rPr>
        <w:fldChar w:fldCharType="separate"/>
      </w:r>
      <w:r w:rsidR="006E63D9" w:rsidRPr="00760F8D">
        <w:t xml:space="preserve">Table </w:t>
      </w:r>
      <w:r w:rsidR="006E63D9">
        <w:rPr>
          <w:noProof/>
        </w:rPr>
        <w:t>5</w:t>
      </w:r>
      <w:r w:rsidR="006E63D9" w:rsidRPr="00760F8D">
        <w:t>. Estimate</w:t>
      </w:r>
      <w:r w:rsidR="006E63D9">
        <w:t>d fixed effects for the model</w:t>
      </w:r>
      <w:r w:rsidR="006E63D9" w:rsidRPr="00760F8D">
        <w:t xml:space="preserve"> with lowest marginal AIC values for wild spring/summer Chinook salmon</w:t>
      </w:r>
      <w:r w:rsidR="006E63D9">
        <w:t xml:space="preserve">, and the models with the lowest marginal AIC for hatchery fish with and without a random day effect included (N.E. means not estimated). </w:t>
      </w:r>
      <w:proofErr w:type="spellStart"/>
      <w:r w:rsidR="006E63D9">
        <w:rPr>
          <w:i/>
        </w:rPr>
        <w:t>table_bestFitModel.r</w:t>
      </w:r>
      <w:proofErr w:type="spellEnd"/>
      <w:r>
        <w:rPr>
          <w:b/>
        </w:rPr>
        <w:fldChar w:fldCharType="end"/>
      </w:r>
    </w:p>
    <w:p w14:paraId="48FB1188" w14:textId="688C97F7" w:rsidR="009E3287" w:rsidRDefault="009E3287" w:rsidP="00CC2322">
      <w:pPr>
        <w:rPr>
          <w:b/>
        </w:rPr>
      </w:pPr>
      <w:r>
        <w:rPr>
          <w:b/>
        </w:rPr>
        <w:lastRenderedPageBreak/>
        <w:fldChar w:fldCharType="begin"/>
      </w:r>
      <w:r>
        <w:rPr>
          <w:b/>
        </w:rPr>
        <w:instrText xml:space="preserve"> REF _Ref33106949 </w:instrText>
      </w:r>
      <w:r>
        <w:rPr>
          <w:b/>
        </w:rPr>
        <w:fldChar w:fldCharType="separate"/>
      </w:r>
      <w:r w:rsidR="006E63D9">
        <w:t xml:space="preserve">Table </w:t>
      </w:r>
      <w:r w:rsidR="006E63D9">
        <w:rPr>
          <w:noProof/>
        </w:rPr>
        <w:t>6</w:t>
      </w:r>
      <w:r w:rsidR="006E63D9">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rsidR="006E63D9">
        <w:t xml:space="preserve"> for different fixed and mixed-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proofErr w:type="gramStart"/>
      <w:r w:rsidR="006E63D9">
        <w:t xml:space="preserve"> is -2 times the log-likelihood of model </w:t>
      </w:r>
      <w:r w:rsidR="006E63D9">
        <w:rPr>
          <w:i/>
        </w:rPr>
        <w:t>m</w:t>
      </w:r>
      <w:proofErr w:type="gramEnd"/>
      <w:r w:rsidR="006E63D9">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6E63D9">
        <w:t xml:space="preserve"> is -2 times the log-likelihood of the null model. The deviance ratio explains how close the model is to the best model that fits the data exactly.</w:t>
      </w:r>
      <w:r>
        <w:rPr>
          <w:b/>
        </w:rPr>
        <w:fldChar w:fldCharType="end"/>
      </w:r>
      <w:r>
        <w:rPr>
          <w:b/>
        </w:rPr>
        <w:t xml:space="preserve"> </w:t>
      </w:r>
    </w:p>
    <w:p w14:paraId="3B49301E" w14:textId="77777777" w:rsidR="009E3287" w:rsidRDefault="009E3287">
      <w:pPr>
        <w:spacing w:after="0" w:line="240" w:lineRule="auto"/>
        <w:rPr>
          <w:b/>
        </w:rPr>
      </w:pPr>
      <w:r>
        <w:rPr>
          <w:b/>
        </w:rPr>
        <w:br w:type="page"/>
      </w:r>
    </w:p>
    <w:p w14:paraId="4B01A242" w14:textId="1701CE04" w:rsidR="00CC2322" w:rsidRPr="00760F8D" w:rsidRDefault="003E5198" w:rsidP="00CC2322">
      <w:pPr>
        <w:rPr>
          <w:b/>
        </w:rPr>
      </w:pPr>
      <w:r>
        <w:rPr>
          <w:b/>
        </w:rPr>
        <w:lastRenderedPageBreak/>
        <w:t>Figures</w:t>
      </w:r>
    </w:p>
    <w:p w14:paraId="2C1206A3" w14:textId="77777777" w:rsidR="003E5198" w:rsidRDefault="003E5198" w:rsidP="003E5198">
      <w:pPr>
        <w:pStyle w:val="Caption"/>
      </w:pPr>
    </w:p>
    <w:p w14:paraId="7D295B87" w14:textId="77777777" w:rsidR="00AC120C" w:rsidRDefault="00AC120C" w:rsidP="00586F2B">
      <w:pPr>
        <w:pStyle w:val="Caption"/>
      </w:pPr>
    </w:p>
    <w:p w14:paraId="35DA1772" w14:textId="77777777" w:rsidR="00AC120C" w:rsidRDefault="00AC120C" w:rsidP="00586F2B">
      <w:pPr>
        <w:pStyle w:val="Caption"/>
      </w:pPr>
    </w:p>
    <w:p w14:paraId="1B85D5E6" w14:textId="77777777" w:rsidR="00AC120C" w:rsidRDefault="00AC120C" w:rsidP="00586F2B">
      <w:pPr>
        <w:pStyle w:val="Caption"/>
      </w:pPr>
    </w:p>
    <w:p w14:paraId="65853364" w14:textId="77777777" w:rsidR="00AC120C" w:rsidRDefault="00AC120C" w:rsidP="00586F2B">
      <w:pPr>
        <w:pStyle w:val="Caption"/>
      </w:pPr>
    </w:p>
    <w:p w14:paraId="06A44E77" w14:textId="77777777" w:rsidR="00AC120C" w:rsidRDefault="00AC120C" w:rsidP="00586F2B">
      <w:pPr>
        <w:pStyle w:val="Caption"/>
      </w:pPr>
    </w:p>
    <w:p w14:paraId="0087B1CD" w14:textId="77777777" w:rsidR="00AC120C" w:rsidRDefault="00AC120C" w:rsidP="00586F2B">
      <w:pPr>
        <w:pStyle w:val="Caption"/>
      </w:pPr>
    </w:p>
    <w:p w14:paraId="2A4743BE" w14:textId="77777777" w:rsidR="00AC120C" w:rsidRDefault="00AC120C" w:rsidP="00586F2B">
      <w:pPr>
        <w:pStyle w:val="Caption"/>
      </w:pPr>
    </w:p>
    <w:p w14:paraId="30DC63A8" w14:textId="77777777" w:rsidR="00AC120C" w:rsidRDefault="00AC120C" w:rsidP="00586F2B">
      <w:pPr>
        <w:pStyle w:val="Caption"/>
      </w:pPr>
    </w:p>
    <w:p w14:paraId="7EF7E68F" w14:textId="77777777" w:rsidR="00AC120C" w:rsidRDefault="00AC120C" w:rsidP="00586F2B">
      <w:pPr>
        <w:pStyle w:val="Caption"/>
      </w:pPr>
    </w:p>
    <w:p w14:paraId="76963ACF" w14:textId="77777777" w:rsidR="00AC120C" w:rsidRDefault="00AC120C" w:rsidP="00586F2B">
      <w:pPr>
        <w:pStyle w:val="Caption"/>
      </w:pPr>
    </w:p>
    <w:p w14:paraId="2B9D7F5B" w14:textId="77777777" w:rsidR="00AC120C" w:rsidRDefault="00AC120C" w:rsidP="00586F2B">
      <w:pPr>
        <w:pStyle w:val="Caption"/>
      </w:pPr>
    </w:p>
    <w:p w14:paraId="60181186" w14:textId="77777777" w:rsidR="00AC120C" w:rsidRDefault="00AC120C" w:rsidP="00586F2B">
      <w:pPr>
        <w:pStyle w:val="Caption"/>
      </w:pPr>
    </w:p>
    <w:p w14:paraId="168014F9" w14:textId="77777777" w:rsidR="00AC120C" w:rsidRDefault="00AC120C" w:rsidP="00586F2B">
      <w:pPr>
        <w:pStyle w:val="Caption"/>
      </w:pPr>
    </w:p>
    <w:p w14:paraId="346827D2" w14:textId="77777777" w:rsidR="00AC120C" w:rsidRDefault="00AC120C" w:rsidP="00586F2B">
      <w:pPr>
        <w:pStyle w:val="Caption"/>
      </w:pPr>
    </w:p>
    <w:p w14:paraId="41EBDBD3" w14:textId="35B27EDB" w:rsidR="003E5198" w:rsidRDefault="003E5198" w:rsidP="00586F2B">
      <w:pPr>
        <w:pStyle w:val="Caption"/>
      </w:pPr>
      <w:bookmarkStart w:id="28" w:name="_Ref33106874"/>
      <w:r>
        <w:t xml:space="preserve">Figure </w:t>
      </w:r>
      <w:r>
        <w:rPr>
          <w:noProof/>
        </w:rPr>
        <w:fldChar w:fldCharType="begin"/>
      </w:r>
      <w:r>
        <w:rPr>
          <w:noProof/>
        </w:rPr>
        <w:instrText xml:space="preserve"> SEQ Figure \* ARABIC </w:instrText>
      </w:r>
      <w:r>
        <w:rPr>
          <w:noProof/>
        </w:rPr>
        <w:fldChar w:fldCharType="separate"/>
      </w:r>
      <w:r w:rsidR="006E63D9">
        <w:rPr>
          <w:noProof/>
        </w:rPr>
        <w:t>1</w:t>
      </w:r>
      <w:r>
        <w:rPr>
          <w:noProof/>
        </w:rPr>
        <w:fldChar w:fldCharType="end"/>
      </w:r>
      <w:r w:rsidR="00586F2B">
        <w:t>. Map</w:t>
      </w:r>
      <w:bookmarkEnd w:id="28"/>
      <w:r>
        <w:br w:type="page"/>
      </w:r>
    </w:p>
    <w:p w14:paraId="2FFC755F" w14:textId="72B98349" w:rsidR="00F15391" w:rsidRPr="00760F8D" w:rsidRDefault="00642970" w:rsidP="00F15391">
      <w:r>
        <w:rPr>
          <w:noProof/>
        </w:rPr>
        <w:lastRenderedPageBreak/>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6AFC8E11" w:rsidR="00F15391" w:rsidRPr="00E235E3" w:rsidRDefault="00F15391" w:rsidP="00F15391">
      <w:pPr>
        <w:pStyle w:val="Caption"/>
        <w:rPr>
          <w:i/>
        </w:rPr>
      </w:pPr>
      <w:bookmarkStart w:id="29" w:name="_Ref33015674"/>
      <w:bookmarkStart w:id="30" w:name="_Ref33106891"/>
      <w:r>
        <w:t xml:space="preserve">Figure </w:t>
      </w:r>
      <w:r>
        <w:rPr>
          <w:noProof/>
        </w:rPr>
        <w:fldChar w:fldCharType="begin"/>
      </w:r>
      <w:r>
        <w:rPr>
          <w:noProof/>
        </w:rPr>
        <w:instrText xml:space="preserve"> SEQ Figure \* ARABIC </w:instrText>
      </w:r>
      <w:r>
        <w:rPr>
          <w:noProof/>
        </w:rPr>
        <w:fldChar w:fldCharType="separate"/>
      </w:r>
      <w:r w:rsidR="006E63D9">
        <w:rPr>
          <w:noProof/>
        </w:rPr>
        <w:t>2</w:t>
      </w:r>
      <w:r>
        <w:rPr>
          <w:noProof/>
        </w:rPr>
        <w:fldChar w:fldCharType="end"/>
      </w:r>
      <w:bookmarkEnd w:id="29"/>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rsidR="00C26B63">
        <w:t xml:space="preserve"> for summary of best fit models</w:t>
      </w:r>
      <w:r w:rsidRPr="00760F8D">
        <w:t>).</w:t>
      </w:r>
      <w:r w:rsidR="00E235E3">
        <w:t xml:space="preserve"> </w:t>
      </w:r>
      <w:proofErr w:type="spellStart"/>
      <w:r w:rsidR="00E235E3" w:rsidRPr="00E235E3">
        <w:rPr>
          <w:i/>
        </w:rPr>
        <w:t>fig_envEffect_ggplot.r</w:t>
      </w:r>
      <w:bookmarkEnd w:id="30"/>
      <w:proofErr w:type="spellEnd"/>
    </w:p>
    <w:p w14:paraId="1ABE67CD" w14:textId="77777777" w:rsidR="00B6106C" w:rsidRDefault="00B6106C" w:rsidP="00B6106C">
      <w:r>
        <w:rPr>
          <w:noProof/>
        </w:rPr>
        <w:lastRenderedPageBreak/>
        <w:drawing>
          <wp:inline distT="0" distB="0" distL="0" distR="0" wp14:anchorId="5AE3A617" wp14:editId="6A6796D2">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A0F4FF" w14:textId="3286FD0D" w:rsidR="00B6106C" w:rsidRDefault="00B6106C" w:rsidP="00B6106C">
      <w:pPr>
        <w:pStyle w:val="Caption"/>
        <w:rPr>
          <w:i/>
        </w:rPr>
      </w:pPr>
      <w:bookmarkStart w:id="31" w:name="_Ref33012531"/>
      <w:bookmarkStart w:id="32" w:name="_Ref33012525"/>
      <w:bookmarkStart w:id="33" w:name="_Ref33106900"/>
      <w:r>
        <w:t xml:space="preserve">Figure </w:t>
      </w:r>
      <w:r>
        <w:rPr>
          <w:noProof/>
        </w:rPr>
        <w:fldChar w:fldCharType="begin"/>
      </w:r>
      <w:r>
        <w:rPr>
          <w:noProof/>
        </w:rPr>
        <w:instrText xml:space="preserve"> SEQ Figure \* ARABIC </w:instrText>
      </w:r>
      <w:r>
        <w:rPr>
          <w:noProof/>
        </w:rPr>
        <w:fldChar w:fldCharType="separate"/>
      </w:r>
      <w:r w:rsidR="006E63D9">
        <w:rPr>
          <w:noProof/>
        </w:rPr>
        <w:t>3</w:t>
      </w:r>
      <w:r>
        <w:rPr>
          <w:noProof/>
        </w:rPr>
        <w:fldChar w:fldCharType="end"/>
      </w:r>
      <w:bookmarkEnd w:id="31"/>
      <w:r>
        <w:t>.  Relative importance of the different marine covariates for predicting the marine survival of hatchery (left column) and wild (right column) Chinook salmon</w:t>
      </w:r>
      <w:r w:rsidR="007D6653">
        <w:t xml:space="preserve">, where the aggregated weight of a covariate </w:t>
      </w:r>
      <w:r w:rsidR="007D6653">
        <w:rPr>
          <w:i/>
        </w:rPr>
        <w:t xml:space="preserve">c </w:t>
      </w:r>
      <w:r w:rsidR="007D6653">
        <w:t xml:space="preserve">is equal to the sum of the AIC weights for all </w:t>
      </w:r>
      <w:r w:rsidR="00C75DA9">
        <w:rPr>
          <w:i/>
        </w:rPr>
        <w:t xml:space="preserve">m </w:t>
      </w:r>
      <w:r w:rsidR="007D6653">
        <w:t xml:space="preserve">models containing covariate </w:t>
      </w:r>
      <w:r w:rsidR="007D6653">
        <w:rPr>
          <w:i/>
        </w:rPr>
        <w:t>c</w:t>
      </w:r>
      <w:r w:rsidR="007D6653">
        <w:t xml:space="preserve">, divided by the </w:t>
      </w:r>
      <w:r w:rsidR="00C75DA9">
        <w:t xml:space="preserve">total weight across all </w:t>
      </w:r>
      <w:r w:rsidR="00C75DA9">
        <w:rPr>
          <w:i/>
        </w:rPr>
        <w:t xml:space="preserve">m </w:t>
      </w:r>
      <w:r w:rsidR="00C75DA9">
        <w:t>models,</w:t>
      </w:r>
      <w:r w:rsidR="007D6653">
        <w:t xml:space="preserve"> </w:t>
      </w:r>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 xml:space="preserve">m⊂c </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r>
                      <w:rPr>
                        <w:rFonts w:ascii="Cambria Math" w:hAnsi="Cambria Math"/>
                      </w:rPr>
                      <m:t xml:space="preserve"> </m:t>
                    </m:r>
                  </m:sup>
                </m:sSup>
              </m:e>
            </m:nary>
          </m:num>
          <m:den>
            <m:nary>
              <m:naryPr>
                <m:chr m:val="∑"/>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sup>
                </m:sSup>
              </m:e>
            </m:nary>
          </m:den>
        </m:f>
      </m:oMath>
      <w:r>
        <w:t>.</w:t>
      </w:r>
      <w:bookmarkEnd w:id="32"/>
      <w:r>
        <w:t xml:space="preserve"> The </w:t>
      </w:r>
      <w:r>
        <w:lastRenderedPageBreak/>
        <w:t xml:space="preserve">“blank” environmental variable is for models with no environmental predictors. </w:t>
      </w:r>
      <w:proofErr w:type="spellStart"/>
      <w:r>
        <w:rPr>
          <w:i/>
        </w:rPr>
        <w:t>fig_EnvironmentalVariableWt_ggplot.r</w:t>
      </w:r>
      <w:bookmarkEnd w:id="33"/>
      <w:proofErr w:type="spellEnd"/>
    </w:p>
    <w:p w14:paraId="2924114B" w14:textId="25561B18" w:rsidR="00AB446B" w:rsidRDefault="00AB446B">
      <w:pPr>
        <w:spacing w:after="0" w:line="240" w:lineRule="auto"/>
      </w:pPr>
      <w:r>
        <w:br w:type="page"/>
      </w:r>
    </w:p>
    <w:p w14:paraId="735A2D66" w14:textId="78D4E566" w:rsidR="00F15391" w:rsidRDefault="0080775C" w:rsidP="00F15391">
      <w:r>
        <w:rPr>
          <w:noProof/>
        </w:rPr>
        <w:lastRenderedPageBreak/>
        <w:drawing>
          <wp:inline distT="0" distB="0" distL="0" distR="0" wp14:anchorId="1A718580" wp14:editId="75CB3B0F">
            <wp:extent cx="44577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quadraticSimulation_ggplot.png"/>
                    <pic:cNvPicPr/>
                  </pic:nvPicPr>
                  <pic:blipFill>
                    <a:blip r:embed="rId12">
                      <a:extLst>
                        <a:ext uri="{28A0092B-C50C-407E-A947-70E740481C1C}">
                          <a14:useLocalDpi xmlns:a14="http://schemas.microsoft.com/office/drawing/2010/main" val="0"/>
                        </a:ext>
                      </a:extLst>
                    </a:blip>
                    <a:stretch>
                      <a:fillRect/>
                    </a:stretch>
                  </pic:blipFill>
                  <pic:spPr>
                    <a:xfrm>
                      <a:off x="0" y="0"/>
                      <a:ext cx="4457829" cy="4457829"/>
                    </a:xfrm>
                    <a:prstGeom prst="rect">
                      <a:avLst/>
                    </a:prstGeom>
                  </pic:spPr>
                </pic:pic>
              </a:graphicData>
            </a:graphic>
          </wp:inline>
        </w:drawing>
      </w:r>
    </w:p>
    <w:p w14:paraId="2AB23383" w14:textId="47536B68" w:rsidR="00AB446B" w:rsidRPr="00D65EA4" w:rsidRDefault="00AB446B" w:rsidP="00725D12">
      <w:pPr>
        <w:pStyle w:val="Caption"/>
      </w:pPr>
      <w:bookmarkStart w:id="34" w:name="_Ref37747610"/>
      <w:r>
        <w:t xml:space="preserve">Figure </w:t>
      </w:r>
      <w:r>
        <w:fldChar w:fldCharType="begin"/>
      </w:r>
      <w:r>
        <w:instrText xml:space="preserve"> SEQ Figure \* ARABIC </w:instrText>
      </w:r>
      <w:r>
        <w:fldChar w:fldCharType="separate"/>
      </w:r>
      <w:r w:rsidR="006E63D9">
        <w:rPr>
          <w:noProof/>
        </w:rPr>
        <w:t>4</w:t>
      </w:r>
      <w:r>
        <w:fldChar w:fldCharType="end"/>
      </w:r>
      <w:bookmarkEnd w:id="34"/>
      <w:r>
        <w:t xml:space="preserve">. Split violin plot </w:t>
      </w:r>
      <w:r w:rsidR="00DC574D">
        <w:t xml:space="preserve">comparing the </w:t>
      </w:r>
      <w:r w:rsidR="00AB496D">
        <w:t xml:space="preserve">standard errors </w:t>
      </w:r>
      <w:r w:rsidR="0000496D">
        <w:t xml:space="preserve">for the fixed </w:t>
      </w:r>
      <w:proofErr w:type="gramStart"/>
      <w:r w:rsidR="0000496D">
        <w:t xml:space="preserve">effects </w:t>
      </w:r>
      <w:proofErr w:type="gramEnd"/>
      <m:oMath>
        <m:r>
          <m:rPr>
            <m:sty m:val="p"/>
          </m:rPr>
          <w:rPr>
            <w:rFonts w:ascii="Cambria Math" w:hAnsi="Cambria Math"/>
          </w:rPr>
          <m:t>μ</m:t>
        </m:r>
      </m:oMath>
      <w:r w:rsidR="0000496D">
        <w:t xml:space="preserv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CUI.spr</m:t>
            </m:r>
          </m:sub>
        </m:sSub>
      </m:oMath>
      <w:r w:rsidR="0000496D">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PDO.sum</m:t>
            </m:r>
          </m:sub>
        </m:sSub>
      </m:oMath>
      <w:r w:rsidR="0000496D">
        <w:t xml:space="preserve"> </w:t>
      </w:r>
      <w:r w:rsidR="00AB496D">
        <w:t xml:space="preserve">(lower panel) and </w:t>
      </w:r>
      <w:r w:rsidR="00DC574D">
        <w:t xml:space="preserve">percent difference </w:t>
      </w:r>
      <w:r w:rsidR="00AB496D">
        <w:t>(upper panel) between the</w:t>
      </w:r>
      <w:r w:rsidR="00DC574D">
        <w:t xml:space="preserve"> </w:t>
      </w:r>
      <w:r>
        <w:t xml:space="preserve">estimated </w:t>
      </w:r>
      <w:r w:rsidR="00DC574D">
        <w:t>and true parameter value</w:t>
      </w:r>
      <w:r w:rsidR="00AB496D">
        <w:t>s</w:t>
      </w:r>
      <w:r w:rsidR="00DC574D">
        <w:t xml:space="preserve"> </w:t>
      </w:r>
      <w:r>
        <w:t>model</w:t>
      </w:r>
      <w:r w:rsidR="00AB496D">
        <w:t>s</w:t>
      </w:r>
      <w:r>
        <w:t xml:space="preserve"> with </w:t>
      </w:r>
      <w:r w:rsidR="0080775C">
        <w:t xml:space="preserve">a fixed-effects for day, </w:t>
      </w:r>
      <w:r>
        <w:t>day</w:t>
      </w:r>
      <w:r>
        <w:rPr>
          <w:vertAlign w:val="superscript"/>
        </w:rPr>
        <w:t>2</w:t>
      </w:r>
      <w:r w:rsidR="0080775C">
        <w:t>, and day/year interaction</w:t>
      </w:r>
      <w:r>
        <w:t xml:space="preserve"> (</w:t>
      </w:r>
      <w:proofErr w:type="spellStart"/>
      <w:r w:rsidR="0080775C">
        <w:t>glm</w:t>
      </w:r>
      <w:proofErr w:type="spellEnd"/>
      <w:r>
        <w:t xml:space="preserve">; red violins) and the mixed-effect model with AR1 processes for day and day/year interaction (TMB; blue violins) fit to simulated data for wild spring/summer Chinook salmon. </w:t>
      </w:r>
      <w:r w:rsidR="00AB496D">
        <w:t>Simulated the data were</w:t>
      </w:r>
      <w:r>
        <w:t xml:space="preserve"> </w:t>
      </w:r>
      <w:r w:rsidR="00AB496D">
        <w:t xml:space="preserve">generated from </w:t>
      </w:r>
      <w:r>
        <w:t xml:space="preserve">the model with the lowest AIC for wild fish (see </w:t>
      </w:r>
      <w:r>
        <w:fldChar w:fldCharType="begin"/>
      </w:r>
      <w:r>
        <w:instrText xml:space="preserve"> REF _Ref33013487 \h </w:instrText>
      </w:r>
      <w:r>
        <w:fldChar w:fldCharType="separate"/>
      </w:r>
      <w:r w:rsidR="006E63D9">
        <w:t xml:space="preserve">Table </w:t>
      </w:r>
      <w:r w:rsidR="006E63D9">
        <w:rPr>
          <w:noProof/>
        </w:rPr>
        <w:t>4</w:t>
      </w:r>
      <w:r>
        <w:fldChar w:fldCharType="end"/>
      </w:r>
      <w:r>
        <w:t>).</w:t>
      </w:r>
      <w:r w:rsidR="00AB496D">
        <w:t xml:space="preserve"> Horizontal lines represent median values for the violins and </w:t>
      </w:r>
      <w:r w:rsidR="0080775C">
        <w:t xml:space="preserve">the horizontal blue line in panel </w:t>
      </w:r>
      <w:proofErr w:type="gramStart"/>
      <w:r w:rsidR="0080775C">
        <w:t>A</w:t>
      </w:r>
      <w:proofErr w:type="gramEnd"/>
      <w:r w:rsidR="0080775C">
        <w:t xml:space="preserve"> </w:t>
      </w:r>
      <w:r w:rsidR="00AB496D">
        <w:t xml:space="preserve">represents </w:t>
      </w:r>
      <w:r w:rsidR="0080775C">
        <w:t xml:space="preserve">zero </w:t>
      </w:r>
      <w:r w:rsidR="00AB496D">
        <w:t>percent difference</w:t>
      </w:r>
      <w:r w:rsidR="0080775C">
        <w:t xml:space="preserve"> between the simulation and estimated parameters</w:t>
      </w:r>
      <w:r w:rsidR="00AB496D">
        <w:t>.</w:t>
      </w:r>
      <w:r w:rsidR="00D65EA4">
        <w:t xml:space="preserve"> </w:t>
      </w:r>
      <w:proofErr w:type="spellStart"/>
      <w:r w:rsidR="00D65EA4" w:rsidRPr="00D65EA4">
        <w:rPr>
          <w:i/>
        </w:rPr>
        <w:t>f</w:t>
      </w:r>
      <w:r w:rsidR="00D65EA4" w:rsidRPr="00725D12">
        <w:rPr>
          <w:i/>
        </w:rPr>
        <w:t>ig</w:t>
      </w:r>
      <w:r w:rsidR="00D65EA4" w:rsidRPr="00D65EA4">
        <w:rPr>
          <w:i/>
        </w:rPr>
        <w:t>_quadraticSimulation_ggplot.r</w:t>
      </w:r>
      <w:proofErr w:type="spellEnd"/>
    </w:p>
    <w:p w14:paraId="568D307E" w14:textId="64B745D5" w:rsidR="00AC120C" w:rsidRDefault="00820300" w:rsidP="003E5198">
      <w:pPr>
        <w:pStyle w:val="Caption"/>
        <w:rPr>
          <w:noProof/>
        </w:rPr>
      </w:pPr>
      <w:bookmarkStart w:id="35" w:name="_Ref33015546"/>
      <w:r>
        <w:rPr>
          <w:noProof/>
        </w:rPr>
        <w:lastRenderedPageBreak/>
        <w:drawing>
          <wp:inline distT="0" distB="0" distL="0" distR="0" wp14:anchorId="5F3AF910" wp14:editId="4A265117">
            <wp:extent cx="5715000" cy="76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3">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2A060A8" w14:textId="77777777" w:rsidR="00971C62" w:rsidRPr="00971C62" w:rsidRDefault="00971C62" w:rsidP="00971C62"/>
    <w:p w14:paraId="59E1765F" w14:textId="36F8E52A" w:rsidR="003E5198" w:rsidRPr="003E5198" w:rsidRDefault="003E5198" w:rsidP="003E5198">
      <w:pPr>
        <w:pStyle w:val="Caption"/>
      </w:pPr>
      <w:bookmarkStart w:id="36" w:name="_Ref33033963"/>
      <w:bookmarkStart w:id="37" w:name="_Ref33106904"/>
      <w:r w:rsidRPr="003E5198">
        <w:lastRenderedPageBreak/>
        <w:t xml:space="preserve">Figure </w:t>
      </w:r>
      <w:r w:rsidR="00056EDB">
        <w:rPr>
          <w:noProof/>
        </w:rPr>
        <w:fldChar w:fldCharType="begin"/>
      </w:r>
      <w:r w:rsidR="00056EDB">
        <w:rPr>
          <w:noProof/>
        </w:rPr>
        <w:instrText xml:space="preserve"> SEQ Figure \* ARABIC </w:instrText>
      </w:r>
      <w:r w:rsidR="00056EDB">
        <w:rPr>
          <w:noProof/>
        </w:rPr>
        <w:fldChar w:fldCharType="separate"/>
      </w:r>
      <w:r w:rsidR="006E63D9">
        <w:rPr>
          <w:noProof/>
        </w:rPr>
        <w:t>5</w:t>
      </w:r>
      <w:r w:rsidR="00056EDB">
        <w:rPr>
          <w:noProof/>
        </w:rPr>
        <w:fldChar w:fldCharType="end"/>
      </w:r>
      <w:bookmarkEnd w:id="35"/>
      <w:bookmarkEnd w:id="36"/>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are not </w:t>
      </w:r>
      <w:r w:rsidR="00A40B1C">
        <w:t>plotted</w:t>
      </w:r>
      <w:r w:rsidR="008A440B">
        <w:t>.</w:t>
      </w:r>
      <w:r w:rsidR="00241156">
        <w:t xml:space="preserve"> </w:t>
      </w:r>
      <w:proofErr w:type="spellStart"/>
      <w:r w:rsidR="00241156" w:rsidRPr="00241156">
        <w:rPr>
          <w:i/>
        </w:rPr>
        <w:t>fig_DayxYearSurvival_ggplot.r</w:t>
      </w:r>
      <w:bookmarkEnd w:id="37"/>
      <w:proofErr w:type="spellEnd"/>
    </w:p>
    <w:p w14:paraId="3986EF08" w14:textId="31E767AB" w:rsidR="00DC23C9" w:rsidRDefault="00DC23C9">
      <w:pPr>
        <w:spacing w:after="0" w:line="240" w:lineRule="auto"/>
      </w:pPr>
      <w:r>
        <w:br w:type="page"/>
      </w:r>
    </w:p>
    <w:p w14:paraId="18BA12F7" w14:textId="46C64D9A" w:rsidR="003E5198" w:rsidRPr="00760F8D" w:rsidRDefault="003E5198" w:rsidP="003E5198">
      <w:pPr>
        <w:pStyle w:val="CaptionedFigure"/>
      </w:pPr>
    </w:p>
    <w:p w14:paraId="0338CF0A" w14:textId="66FBF8D7" w:rsidR="00820300" w:rsidRDefault="00820300" w:rsidP="003E5198">
      <w:pPr>
        <w:pStyle w:val="Caption"/>
      </w:pPr>
      <w:bookmarkStart w:id="38" w:name="_Ref33015254"/>
      <w:bookmarkStart w:id="39" w:name="_Ref33106914"/>
      <w:r>
        <w:rPr>
          <w:noProof/>
        </w:rPr>
        <w:drawing>
          <wp:inline distT="0" distB="0" distL="0" distR="0" wp14:anchorId="6B86430B" wp14:editId="7BE6F11F">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DailySurvival_ggplot.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8DB5F8" w14:textId="74678938" w:rsidR="001D209A" w:rsidRDefault="003E5198" w:rsidP="003E5198">
      <w:pPr>
        <w:pStyle w:val="Caption"/>
        <w:rPr>
          <w:i/>
        </w:rPr>
      </w:pPr>
      <w:r>
        <w:t xml:space="preserve">Figure </w:t>
      </w:r>
      <w:r>
        <w:rPr>
          <w:noProof/>
        </w:rPr>
        <w:fldChar w:fldCharType="begin"/>
      </w:r>
      <w:r>
        <w:rPr>
          <w:noProof/>
        </w:rPr>
        <w:instrText xml:space="preserve"> SEQ Figure \* ARABIC </w:instrText>
      </w:r>
      <w:r>
        <w:rPr>
          <w:noProof/>
        </w:rPr>
        <w:fldChar w:fldCharType="separate"/>
      </w:r>
      <w:r w:rsidR="006E63D9">
        <w:rPr>
          <w:noProof/>
        </w:rPr>
        <w:t>6</w:t>
      </w:r>
      <w:r>
        <w:rPr>
          <w:noProof/>
        </w:rPr>
        <w:fldChar w:fldCharType="end"/>
      </w:r>
      <w:bookmarkEnd w:id="38"/>
      <w:r w:rsidRPr="00760F8D">
        <w:t>.  Predicted smol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w:t>
      </w:r>
      <w:r w:rsidR="00B41ADD">
        <w:t xml:space="preserve">that </w:t>
      </w:r>
      <w:r w:rsidR="00403242">
        <w:t xml:space="preserve">include both day and day/year interactions (see </w:t>
      </w:r>
      <w:r w:rsidR="00220853">
        <w:fldChar w:fldCharType="begin"/>
      </w:r>
      <w:r w:rsidR="00220853">
        <w:instrText xml:space="preserve"> REF _Ref33013487 </w:instrText>
      </w:r>
      <w:r w:rsidR="00220853">
        <w:fldChar w:fldCharType="separate"/>
      </w:r>
      <w:r w:rsidR="006E63D9">
        <w:t xml:space="preserve">Table </w:t>
      </w:r>
      <w:r w:rsidR="006E63D9">
        <w:rPr>
          <w:noProof/>
        </w:rPr>
        <w:t>4</w:t>
      </w:r>
      <w:r w:rsidR="00220853">
        <w:rPr>
          <w:noProof/>
        </w:rPr>
        <w:fldChar w:fldCharType="end"/>
      </w:r>
      <w:r w:rsidR="007C5A70">
        <w:t xml:space="preserve">). </w:t>
      </w:r>
      <w:r w:rsidR="00403242">
        <w:t xml:space="preserve">Lines represent expected survivals and shaded regions represent 95% credible intervals. </w:t>
      </w:r>
      <w:r w:rsidR="00B41ADD">
        <w:t xml:space="preserve">Average daily proportion (across all years) of smolts </w:t>
      </w:r>
      <w:r w:rsidR="007A3FEE">
        <w:lastRenderedPageBreak/>
        <w:t xml:space="preserve">arriving to and migrating </w:t>
      </w:r>
      <w:proofErr w:type="gramStart"/>
      <w:r w:rsidR="007A3FEE">
        <w:t xml:space="preserve">past </w:t>
      </w:r>
      <w:r>
        <w:t xml:space="preserve"> Bonneville</w:t>
      </w:r>
      <w:proofErr w:type="gramEnd"/>
      <w:r>
        <w:t xml:space="preserve"> Dam (2000 to 2015) (lower panel)</w:t>
      </w:r>
      <w:r w:rsidR="00403242">
        <w:t>.</w:t>
      </w:r>
      <w:r w:rsidR="007C5A70">
        <w:t xml:space="preserve"> </w:t>
      </w:r>
      <w:proofErr w:type="spellStart"/>
      <w:r w:rsidR="007C5A70" w:rsidRPr="007C5A70">
        <w:rPr>
          <w:i/>
        </w:rPr>
        <w:t>fig_DailySurv_ggplot.r</w:t>
      </w:r>
      <w:bookmarkEnd w:id="39"/>
      <w:proofErr w:type="spellEnd"/>
    </w:p>
    <w:p w14:paraId="402ED8A0" w14:textId="77777777" w:rsidR="001D209A" w:rsidRDefault="001D209A">
      <w:pPr>
        <w:spacing w:after="0" w:line="240" w:lineRule="auto"/>
        <w:rPr>
          <w:i/>
          <w:iCs/>
          <w:szCs w:val="18"/>
        </w:rPr>
      </w:pPr>
      <w:r>
        <w:rPr>
          <w:i/>
        </w:rPr>
        <w:br w:type="page"/>
      </w:r>
    </w:p>
    <w:p w14:paraId="3E2D1654" w14:textId="77777777" w:rsidR="003E5198" w:rsidRPr="00CB3515" w:rsidRDefault="003E5198" w:rsidP="003E5198">
      <w:pPr>
        <w:pStyle w:val="Caption"/>
        <w:rPr>
          <w:b/>
        </w:rPr>
      </w:pPr>
    </w:p>
    <w:p w14:paraId="48DAA3D0" w14:textId="6C038429" w:rsidR="00A0399B" w:rsidRPr="00760F8D" w:rsidRDefault="00820300" w:rsidP="00A0399B">
      <w:pPr>
        <w:pStyle w:val="CaptionedFigure"/>
      </w:pPr>
      <w:r>
        <w:rPr>
          <w:noProof/>
        </w:rPr>
        <w:drawing>
          <wp:inline distT="0" distB="0" distL="0" distR="0" wp14:anchorId="0F1B56B6" wp14:editId="09B9414A">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CB3A02" w14:textId="4D09C315" w:rsidR="00A0399B" w:rsidRPr="00164360" w:rsidRDefault="00A0399B" w:rsidP="00A0399B">
      <w:pPr>
        <w:rPr>
          <w:i/>
        </w:rPr>
      </w:pPr>
      <w:bookmarkStart w:id="40" w:name="_Ref15304125"/>
      <w:bookmarkStart w:id="41" w:name="_Ref33106909"/>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sidR="006E63D9">
        <w:rPr>
          <w:noProof/>
        </w:rPr>
        <w:t>7</w:t>
      </w:r>
      <w:r w:rsidRPr="00760F8D">
        <w:rPr>
          <w:noProof/>
        </w:rPr>
        <w:fldChar w:fldCharType="end"/>
      </w:r>
      <w:bookmarkEnd w:id="40"/>
      <w:r w:rsidRPr="00760F8D">
        <w:t xml:space="preserve">. Observed (points) and estimated (line) </w:t>
      </w:r>
      <w:r>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proofErr w:type="spellStart"/>
      <w:r>
        <w:rPr>
          <w:i/>
        </w:rPr>
        <w:t>Fig_AnnualSurv_ggplot.r</w:t>
      </w:r>
      <w:bookmarkEnd w:id="41"/>
      <w:proofErr w:type="spellEnd"/>
    </w:p>
    <w:p w14:paraId="788ABA11" w14:textId="77777777" w:rsidR="003E5198" w:rsidRPr="00760F8D" w:rsidRDefault="003E5198" w:rsidP="003E5198"/>
    <w:p w14:paraId="41843ED0" w14:textId="77777777" w:rsidR="003E5198" w:rsidRPr="00760F8D" w:rsidRDefault="003E5198" w:rsidP="003E5198">
      <w:pPr>
        <w:pStyle w:val="CaptionedFigure"/>
      </w:pPr>
      <w:r w:rsidRPr="00760F8D">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2356036E" w:rsidR="003E5198" w:rsidRPr="00343E71" w:rsidRDefault="003E5198" w:rsidP="003E5198">
      <w:pPr>
        <w:pStyle w:val="Caption"/>
      </w:pPr>
      <w:bookmarkStart w:id="42" w:name="_Ref33011990"/>
      <w:bookmarkStart w:id="43" w:name="_Ref33011983"/>
      <w:bookmarkStart w:id="44" w:name="_Ref33106924"/>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6E63D9">
        <w:rPr>
          <w:noProof/>
        </w:rPr>
        <w:t>1</w:t>
      </w:r>
      <w:r w:rsidRPr="00760F8D">
        <w:rPr>
          <w:noProof/>
        </w:rPr>
        <w:fldChar w:fldCharType="end"/>
      </w:r>
      <w:bookmarkEnd w:id="42"/>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43"/>
      <w:r w:rsidR="00343E71">
        <w:t xml:space="preserve"> (R </w:t>
      </w:r>
      <w:r w:rsidR="00343E71">
        <w:rPr>
          <w:i/>
        </w:rPr>
        <w:t>script unknown</w:t>
      </w:r>
      <w:r w:rsidR="00343E71">
        <w:t>)</w:t>
      </w:r>
      <w:bookmarkEnd w:id="44"/>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 xml:space="preserve">Grande </w:t>
            </w:r>
            <w:proofErr w:type="spellStart"/>
            <w:r w:rsidRPr="002B58DA">
              <w:t>Rhonde</w:t>
            </w:r>
            <w:proofErr w:type="spellEnd"/>
            <w:r w:rsidRPr="002B58DA">
              <w:t xml:space="preserv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160C74C1" w:rsidR="003E5198" w:rsidRPr="002B58DA" w:rsidRDefault="003E5198" w:rsidP="00403242">
            <w:pPr>
              <w:widowControl w:val="0"/>
              <w:spacing w:after="0" w:line="240" w:lineRule="auto"/>
            </w:pPr>
            <w:proofErr w:type="spellStart"/>
            <w:r w:rsidRPr="002B58DA">
              <w:t>Imnaha</w:t>
            </w:r>
            <w:proofErr w:type="spellEnd"/>
            <w:r w:rsidRPr="002B58DA">
              <w:t xml:space="preserve">, </w:t>
            </w:r>
            <w:proofErr w:type="spellStart"/>
            <w:r w:rsidRPr="002B58DA">
              <w:t>Pahsimeroi</w:t>
            </w:r>
            <w:proofErr w:type="spellEnd"/>
            <w:r w:rsidRPr="002B58DA">
              <w:t>,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 xml:space="preserve">Lower Snake and </w:t>
            </w:r>
            <w:proofErr w:type="spellStart"/>
            <w:r w:rsidRPr="002B58DA">
              <w:t>Tucannon</w:t>
            </w:r>
            <w:proofErr w:type="spellEnd"/>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1BDF1618" w:rsidR="003E5198" w:rsidRPr="002B58DA" w:rsidRDefault="003E5198" w:rsidP="00EB0DDE">
            <w:pPr>
              <w:widowControl w:val="0"/>
              <w:spacing w:after="0" w:line="240" w:lineRule="auto"/>
            </w:pPr>
            <w:r w:rsidRPr="002B58DA">
              <w:t xml:space="preserve">Upper Salmon </w:t>
            </w:r>
            <w:r w:rsidR="00B41ADD">
              <w:t xml:space="preserve">River (above </w:t>
            </w:r>
            <w:r w:rsidR="00EB0DDE">
              <w:t>Yankee Fork</w:t>
            </w:r>
            <w:r w:rsidR="00B41ADD">
              <w:t xml:space="preserve">) </w:t>
            </w:r>
            <w:r w:rsidRPr="002B58DA">
              <w:t>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2A81762A" w:rsidR="003E5198" w:rsidRPr="00760F8D" w:rsidRDefault="003E5198" w:rsidP="003E5198">
      <w:pPr>
        <w:pStyle w:val="Caption"/>
      </w:pPr>
      <w:bookmarkStart w:id="45" w:name="_Ref33012007"/>
      <w:bookmarkStart w:id="46" w:name="_Ref33106929"/>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6E63D9">
        <w:rPr>
          <w:noProof/>
        </w:rPr>
        <w:t>2</w:t>
      </w:r>
      <w:r w:rsidRPr="00760F8D">
        <w:rPr>
          <w:noProof/>
        </w:rPr>
        <w:fldChar w:fldCharType="end"/>
      </w:r>
      <w:bookmarkEnd w:id="45"/>
      <w:r w:rsidRPr="00760F8D">
        <w:t xml:space="preserve">. </w:t>
      </w:r>
      <w:r w:rsidR="00DF396D">
        <w:t>Description of the environmental variable names, the years of available data, and the website location of the data</w:t>
      </w:r>
      <w:r w:rsidRPr="00760F8D">
        <w:t>.</w:t>
      </w:r>
      <w:r w:rsidR="00343E71">
        <w:t xml:space="preserve"> </w:t>
      </w:r>
      <w:r w:rsidR="001C7D84" w:rsidRPr="001C7D84">
        <w:rPr>
          <w:highlight w:val="yellow"/>
        </w:rPr>
        <w:t>Missing transport description.</w:t>
      </w:r>
      <w:r w:rsidR="001C7D84">
        <w:t xml:space="preserve"> </w:t>
      </w:r>
      <w:r w:rsidR="00343E71">
        <w:t xml:space="preserve">(R </w:t>
      </w:r>
      <w:r w:rsidR="00343E71">
        <w:rPr>
          <w:i/>
        </w:rPr>
        <w:t>script unknown</w:t>
      </w:r>
      <w:r w:rsidR="00343E71">
        <w:t>)</w:t>
      </w:r>
      <w:bookmarkEnd w:id="46"/>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pr</w:t>
            </w:r>
            <w:proofErr w:type="spellEnd"/>
          </w:p>
          <w:p w14:paraId="3E1F376D"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flow as measured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pr</w:t>
            </w:r>
            <w:proofErr w:type="spellEnd"/>
          </w:p>
          <w:p w14:paraId="11CB3879"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temperatures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proofErr w:type="spellStart"/>
            <w:r w:rsidRPr="00760F8D">
              <w:rPr>
                <w:b/>
                <w:sz w:val="18"/>
                <w:szCs w:val="18"/>
              </w:rPr>
              <w:t>cui.win</w:t>
            </w:r>
            <w:proofErr w:type="spellEnd"/>
          </w:p>
          <w:p w14:paraId="7C448DC2" w14:textId="77777777" w:rsidR="003E5198" w:rsidRPr="00760F8D" w:rsidRDefault="003E5198" w:rsidP="00403242">
            <w:pPr>
              <w:spacing w:after="0" w:line="240" w:lineRule="auto"/>
              <w:ind w:left="100"/>
              <w:rPr>
                <w:b/>
                <w:sz w:val="18"/>
                <w:szCs w:val="18"/>
              </w:rPr>
            </w:pPr>
            <w:proofErr w:type="spellStart"/>
            <w:r w:rsidRPr="00760F8D">
              <w:rPr>
                <w:b/>
                <w:sz w:val="18"/>
                <w:szCs w:val="18"/>
              </w:rPr>
              <w:t>cui.spr</w:t>
            </w:r>
            <w:proofErr w:type="spellEnd"/>
          </w:p>
          <w:p w14:paraId="6CFF57F7" w14:textId="77777777" w:rsidR="003E5198" w:rsidRPr="00760F8D" w:rsidRDefault="003E5198" w:rsidP="00403242">
            <w:pPr>
              <w:spacing w:after="0" w:line="240" w:lineRule="auto"/>
              <w:ind w:left="100"/>
              <w:rPr>
                <w:b/>
                <w:sz w:val="18"/>
                <w:szCs w:val="18"/>
              </w:rPr>
            </w:pPr>
            <w:proofErr w:type="spellStart"/>
            <w:r w:rsidRPr="00760F8D">
              <w:rPr>
                <w:b/>
                <w:sz w:val="18"/>
                <w:szCs w:val="18"/>
              </w:rPr>
              <w:t>cui.sum</w:t>
            </w:r>
            <w:proofErr w:type="spellEnd"/>
          </w:p>
          <w:p w14:paraId="1ADE8EC0" w14:textId="77777777" w:rsidR="003E5198" w:rsidRPr="00760F8D" w:rsidRDefault="003E5198" w:rsidP="00403242">
            <w:pPr>
              <w:spacing w:after="0" w:line="240" w:lineRule="auto"/>
              <w:ind w:left="100"/>
              <w:rPr>
                <w:b/>
                <w:sz w:val="18"/>
                <w:szCs w:val="18"/>
              </w:rPr>
            </w:pPr>
            <w:proofErr w:type="spellStart"/>
            <w:r w:rsidRPr="00760F8D">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proofErr w:type="spellStart"/>
            <w:r w:rsidRPr="00760F8D">
              <w:rPr>
                <w:b/>
                <w:sz w:val="18"/>
                <w:szCs w:val="18"/>
              </w:rPr>
              <w:t>mei.win</w:t>
            </w:r>
            <w:proofErr w:type="spellEnd"/>
          </w:p>
          <w:p w14:paraId="10084906" w14:textId="77777777" w:rsidR="003E5198" w:rsidRPr="00760F8D" w:rsidRDefault="003E5198" w:rsidP="00403242">
            <w:pPr>
              <w:spacing w:after="0" w:line="240" w:lineRule="auto"/>
              <w:ind w:left="100"/>
              <w:rPr>
                <w:b/>
                <w:sz w:val="18"/>
                <w:szCs w:val="18"/>
              </w:rPr>
            </w:pPr>
            <w:proofErr w:type="spellStart"/>
            <w:r w:rsidRPr="00760F8D">
              <w:rPr>
                <w:b/>
                <w:sz w:val="18"/>
                <w:szCs w:val="18"/>
              </w:rPr>
              <w:t>mei.spr</w:t>
            </w:r>
            <w:proofErr w:type="spellEnd"/>
          </w:p>
          <w:p w14:paraId="28E620FB" w14:textId="77777777" w:rsidR="003E5198" w:rsidRPr="00760F8D" w:rsidRDefault="003E5198" w:rsidP="00403242">
            <w:pPr>
              <w:spacing w:after="0" w:line="240" w:lineRule="auto"/>
              <w:ind w:left="100"/>
              <w:rPr>
                <w:b/>
                <w:sz w:val="18"/>
                <w:szCs w:val="18"/>
              </w:rPr>
            </w:pPr>
            <w:proofErr w:type="spellStart"/>
            <w:r w:rsidRPr="00760F8D">
              <w:rPr>
                <w:b/>
                <w:sz w:val="18"/>
                <w:szCs w:val="18"/>
              </w:rPr>
              <w:t>mei.sum</w:t>
            </w:r>
            <w:proofErr w:type="spellEnd"/>
          </w:p>
          <w:p w14:paraId="1F8C00B2" w14:textId="77777777" w:rsidR="003E5198" w:rsidRPr="00760F8D" w:rsidRDefault="003E5198" w:rsidP="00403242">
            <w:pPr>
              <w:spacing w:after="0" w:line="240" w:lineRule="auto"/>
              <w:ind w:left="100"/>
              <w:rPr>
                <w:b/>
                <w:sz w:val="18"/>
                <w:szCs w:val="18"/>
              </w:rPr>
            </w:pPr>
            <w:proofErr w:type="spellStart"/>
            <w:r w:rsidRPr="00760F8D">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proofErr w:type="spellStart"/>
            <w:r w:rsidRPr="00760F8D">
              <w:rPr>
                <w:b/>
                <w:sz w:val="18"/>
                <w:szCs w:val="18"/>
              </w:rPr>
              <w:t>npgo.win</w:t>
            </w:r>
            <w:proofErr w:type="spellEnd"/>
          </w:p>
          <w:p w14:paraId="67B94DBB" w14:textId="77777777" w:rsidR="003E5198" w:rsidRPr="00760F8D" w:rsidRDefault="003E5198" w:rsidP="00403242">
            <w:pPr>
              <w:spacing w:after="0" w:line="240" w:lineRule="auto"/>
              <w:ind w:left="100"/>
              <w:rPr>
                <w:b/>
                <w:sz w:val="18"/>
                <w:szCs w:val="18"/>
              </w:rPr>
            </w:pPr>
            <w:proofErr w:type="spellStart"/>
            <w:r w:rsidRPr="00760F8D">
              <w:rPr>
                <w:b/>
                <w:sz w:val="18"/>
                <w:szCs w:val="18"/>
              </w:rPr>
              <w:t>npgo.spr</w:t>
            </w:r>
            <w:proofErr w:type="spellEnd"/>
          </w:p>
          <w:p w14:paraId="4AE7FFF6" w14:textId="77777777" w:rsidR="003E5198" w:rsidRPr="00760F8D" w:rsidRDefault="003E5198" w:rsidP="00403242">
            <w:pPr>
              <w:spacing w:after="0" w:line="240" w:lineRule="auto"/>
              <w:ind w:left="100"/>
              <w:rPr>
                <w:b/>
                <w:sz w:val="18"/>
                <w:szCs w:val="18"/>
              </w:rPr>
            </w:pPr>
            <w:proofErr w:type="spellStart"/>
            <w:r w:rsidRPr="00760F8D">
              <w:rPr>
                <w:b/>
                <w:sz w:val="18"/>
                <w:szCs w:val="18"/>
              </w:rPr>
              <w:t>npgo.sum</w:t>
            </w:r>
            <w:proofErr w:type="spellEnd"/>
          </w:p>
          <w:p w14:paraId="415351F7" w14:textId="77777777" w:rsidR="003E5198" w:rsidRPr="00760F8D" w:rsidRDefault="003E5198" w:rsidP="00403242">
            <w:pPr>
              <w:spacing w:after="0" w:line="240" w:lineRule="auto"/>
              <w:ind w:left="100"/>
              <w:rPr>
                <w:b/>
                <w:sz w:val="18"/>
                <w:szCs w:val="18"/>
              </w:rPr>
            </w:pPr>
            <w:proofErr w:type="spellStart"/>
            <w:r w:rsidRPr="00760F8D">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proofErr w:type="spellStart"/>
            <w:r w:rsidRPr="00760F8D">
              <w:rPr>
                <w:b/>
                <w:sz w:val="18"/>
                <w:szCs w:val="18"/>
              </w:rPr>
              <w:t>npi.win</w:t>
            </w:r>
            <w:proofErr w:type="spellEnd"/>
          </w:p>
          <w:p w14:paraId="7CE0566D" w14:textId="77777777" w:rsidR="003E5198" w:rsidRPr="00760F8D" w:rsidRDefault="003E5198" w:rsidP="00403242">
            <w:pPr>
              <w:spacing w:after="0" w:line="240" w:lineRule="auto"/>
              <w:ind w:left="100"/>
              <w:rPr>
                <w:b/>
                <w:sz w:val="18"/>
                <w:szCs w:val="18"/>
              </w:rPr>
            </w:pPr>
            <w:proofErr w:type="spellStart"/>
            <w:r w:rsidRPr="00760F8D">
              <w:rPr>
                <w:b/>
                <w:sz w:val="18"/>
                <w:szCs w:val="18"/>
              </w:rPr>
              <w:t>npi.spr</w:t>
            </w:r>
            <w:proofErr w:type="spellEnd"/>
          </w:p>
          <w:p w14:paraId="4560A136" w14:textId="77777777" w:rsidR="003E5198" w:rsidRPr="00760F8D" w:rsidRDefault="003E5198" w:rsidP="00403242">
            <w:pPr>
              <w:spacing w:after="0" w:line="240" w:lineRule="auto"/>
              <w:ind w:left="100"/>
              <w:rPr>
                <w:b/>
                <w:sz w:val="18"/>
                <w:szCs w:val="18"/>
              </w:rPr>
            </w:pPr>
            <w:proofErr w:type="spellStart"/>
            <w:r w:rsidRPr="00760F8D">
              <w:rPr>
                <w:b/>
                <w:sz w:val="18"/>
                <w:szCs w:val="18"/>
              </w:rPr>
              <w:t>npi.sum</w:t>
            </w:r>
            <w:proofErr w:type="spellEnd"/>
          </w:p>
          <w:p w14:paraId="27157A26" w14:textId="77777777" w:rsidR="003E5198" w:rsidRPr="00760F8D" w:rsidRDefault="003E5198" w:rsidP="00403242">
            <w:pPr>
              <w:spacing w:after="0" w:line="240" w:lineRule="auto"/>
              <w:ind w:left="100"/>
              <w:rPr>
                <w:b/>
                <w:sz w:val="18"/>
                <w:szCs w:val="18"/>
              </w:rPr>
            </w:pPr>
            <w:proofErr w:type="spellStart"/>
            <w:r w:rsidRPr="00760F8D">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proofErr w:type="spellStart"/>
            <w:r w:rsidRPr="00760F8D">
              <w:rPr>
                <w:b/>
                <w:sz w:val="18"/>
                <w:szCs w:val="18"/>
              </w:rPr>
              <w:t>oni.win</w:t>
            </w:r>
            <w:proofErr w:type="spellEnd"/>
          </w:p>
          <w:p w14:paraId="096449F9" w14:textId="77777777" w:rsidR="003E5198" w:rsidRPr="00760F8D" w:rsidRDefault="003E5198" w:rsidP="00403242">
            <w:pPr>
              <w:spacing w:after="0" w:line="240" w:lineRule="auto"/>
              <w:ind w:left="100"/>
              <w:rPr>
                <w:b/>
                <w:sz w:val="18"/>
                <w:szCs w:val="18"/>
              </w:rPr>
            </w:pPr>
            <w:proofErr w:type="spellStart"/>
            <w:r w:rsidRPr="00760F8D">
              <w:rPr>
                <w:b/>
                <w:sz w:val="18"/>
                <w:szCs w:val="18"/>
              </w:rPr>
              <w:t>oni.spr</w:t>
            </w:r>
            <w:proofErr w:type="spellEnd"/>
          </w:p>
          <w:p w14:paraId="67768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sum</w:t>
            </w:r>
            <w:proofErr w:type="spellEnd"/>
          </w:p>
          <w:p w14:paraId="4A673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win</w:t>
            </w:r>
            <w:proofErr w:type="spellEnd"/>
          </w:p>
          <w:p w14:paraId="6747ED44" w14:textId="6035312B"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pr</w:t>
            </w:r>
            <w:proofErr w:type="spellEnd"/>
          </w:p>
          <w:p w14:paraId="4D66384C" w14:textId="01B1FD04"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um</w:t>
            </w:r>
            <w:proofErr w:type="spellEnd"/>
          </w:p>
          <w:p w14:paraId="658A9958" w14:textId="423A5E1E"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8950F0">
        <w:trPr>
          <w:trHeight w:val="1200"/>
        </w:trPr>
        <w:tc>
          <w:tcPr>
            <w:tcW w:w="1800" w:type="dxa"/>
            <w:tcBorders>
              <w:bottom w:val="single" w:sz="4" w:space="0" w:color="auto"/>
            </w:tcBorders>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proofErr w:type="spellStart"/>
            <w:r w:rsidRPr="00760F8D">
              <w:rPr>
                <w:b/>
                <w:sz w:val="18"/>
                <w:szCs w:val="18"/>
              </w:rPr>
              <w:lastRenderedPageBreak/>
              <w:t>ersstArc.win</w:t>
            </w:r>
            <w:proofErr w:type="spellEnd"/>
          </w:p>
          <w:p w14:paraId="78BF1881"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pr</w:t>
            </w:r>
            <w:proofErr w:type="spellEnd"/>
          </w:p>
          <w:p w14:paraId="561C0CD7"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um</w:t>
            </w:r>
            <w:proofErr w:type="spellEnd"/>
          </w:p>
          <w:p w14:paraId="0D25773D"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aut</w:t>
            </w:r>
            <w:proofErr w:type="spellEnd"/>
          </w:p>
        </w:tc>
        <w:tc>
          <w:tcPr>
            <w:tcW w:w="2985" w:type="dxa"/>
            <w:tcBorders>
              <w:bottom w:val="single" w:sz="4" w:space="0" w:color="auto"/>
            </w:tcBorders>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tcBorders>
              <w:bottom w:val="single" w:sz="4" w:space="0" w:color="auto"/>
            </w:tcBorders>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bottom w:val="single" w:sz="4" w:space="0" w:color="auto"/>
            </w:tcBorders>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47" w:name="_Ref33012068"/>
      <w:r>
        <w:br w:type="page"/>
      </w:r>
    </w:p>
    <w:p w14:paraId="206B2DF9" w14:textId="3139E0DE" w:rsidR="003D65F7" w:rsidRPr="00760F8D" w:rsidRDefault="003D65F7" w:rsidP="003D65F7">
      <w:pPr>
        <w:pStyle w:val="Caption"/>
        <w:keepNext/>
      </w:pPr>
      <w:bookmarkStart w:id="48" w:name="_Ref33110830"/>
      <w:bookmarkStart w:id="49" w:name="_Ref33106934"/>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6E63D9">
        <w:rPr>
          <w:noProof/>
        </w:rPr>
        <w:t>3</w:t>
      </w:r>
      <w:r w:rsidRPr="00760F8D">
        <w:rPr>
          <w:noProof/>
        </w:rPr>
        <w:fldChar w:fldCharType="end"/>
      </w:r>
      <w:bookmarkEnd w:id="47"/>
      <w:bookmarkEnd w:id="48"/>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smolt to adult survival of spring/summer Chinook salmon </w:t>
      </w:r>
      <w:r>
        <w:rPr>
          <w:color w:val="000000"/>
        </w:rPr>
        <w:t xml:space="preserve">originating from the </w:t>
      </w:r>
      <w:r w:rsidRPr="00760F8D">
        <w:rPr>
          <w:color w:val="000000"/>
        </w:rPr>
        <w:t>Snake River Basin.</w:t>
      </w:r>
      <w:bookmarkEnd w:id="49"/>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220853"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220853"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220853"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220853"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220853"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220853"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220853"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220853"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220853"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220853"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220853"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220853"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220853"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220853"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9E3287">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50" w:name="_Ref33012344"/>
    </w:p>
    <w:p w14:paraId="38CE9903" w14:textId="25D1D804" w:rsidR="00CC2322" w:rsidRPr="008A35D5" w:rsidRDefault="00CC2322" w:rsidP="00CC2322">
      <w:pPr>
        <w:pStyle w:val="Caption"/>
        <w:rPr>
          <w:i/>
        </w:rPr>
      </w:pPr>
      <w:bookmarkStart w:id="51" w:name="_Ref33013487"/>
      <w:bookmarkStart w:id="52" w:name="_Ref33015586"/>
      <w:bookmarkStart w:id="53" w:name="_Ref33106942"/>
      <w:r>
        <w:t xml:space="preserve">Table </w:t>
      </w:r>
      <w:r>
        <w:rPr>
          <w:noProof/>
        </w:rPr>
        <w:fldChar w:fldCharType="begin"/>
      </w:r>
      <w:r>
        <w:rPr>
          <w:noProof/>
        </w:rPr>
        <w:instrText xml:space="preserve"> SEQ Table \* ARABIC </w:instrText>
      </w:r>
      <w:r>
        <w:rPr>
          <w:noProof/>
        </w:rPr>
        <w:fldChar w:fldCharType="separate"/>
      </w:r>
      <w:r w:rsidR="006E63D9">
        <w:rPr>
          <w:noProof/>
        </w:rPr>
        <w:t>4</w:t>
      </w:r>
      <w:r>
        <w:rPr>
          <w:noProof/>
        </w:rPr>
        <w:fldChar w:fldCharType="end"/>
      </w:r>
      <w:bookmarkEnd w:id="50"/>
      <w:bookmarkEnd w:id="51"/>
      <w:r>
        <w:t>.  Top models for each origin type based on the random effects and number of marine covariates.</w:t>
      </w:r>
      <w:bookmarkEnd w:id="52"/>
      <w:r w:rsidR="008A35D5">
        <w:t xml:space="preserve"> </w:t>
      </w:r>
      <w:r w:rsidR="007C7F08">
        <w:t xml:space="preserve">The gradient is a measure of the likelihood surface for the maximum likelihood estimate, </w:t>
      </w:r>
      <w:r w:rsidR="00342C83">
        <w:t>PD Hessian stands for positive definite Hessian</w:t>
      </w:r>
      <w:r w:rsidR="007C7F08">
        <w:t>,</w:t>
      </w:r>
      <w:r w:rsidR="00342C83">
        <w:t xml:space="preserve"> and N.E. stands for not estimated. </w:t>
      </w:r>
      <w:proofErr w:type="spellStart"/>
      <w:r w:rsidR="008A35D5">
        <w:rPr>
          <w:i/>
        </w:rPr>
        <w:t>table_AIC.r</w:t>
      </w:r>
      <w:bookmarkEnd w:id="53"/>
      <w:proofErr w:type="spellEnd"/>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342C83">
            <w:pPr>
              <w:spacing w:after="0" w:line="240" w:lineRule="auto"/>
              <w:jc w:val="center"/>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50D931CF" w:rsidR="009434B7" w:rsidRPr="009434B7" w:rsidRDefault="009434B7" w:rsidP="00342C83">
            <w:pPr>
              <w:spacing w:after="0" w:line="240" w:lineRule="auto"/>
              <w:jc w:val="center"/>
              <w:rPr>
                <w:color w:val="000000"/>
                <w:sz w:val="22"/>
                <w:szCs w:val="22"/>
              </w:rPr>
            </w:pPr>
            <w:r w:rsidRPr="009434B7">
              <w:rPr>
                <w:color w:val="000000"/>
                <w:sz w:val="22"/>
                <w:szCs w:val="22"/>
              </w:rPr>
              <w:t>2nd</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aut</w:t>
            </w:r>
            <w:proofErr w:type="spellEnd"/>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pr</w:t>
            </w:r>
            <w:proofErr w:type="spellEnd"/>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um</w:t>
            </w:r>
            <w:proofErr w:type="spellEnd"/>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oni.spr</w:t>
            </w:r>
            <w:proofErr w:type="spellEnd"/>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pr</w:t>
            </w:r>
            <w:proofErr w:type="spellEnd"/>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pr</w:t>
            </w:r>
            <w:proofErr w:type="spellEnd"/>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54" w:name="_Ref33039135"/>
      <w:r>
        <w:br w:type="page"/>
      </w:r>
    </w:p>
    <w:p w14:paraId="560E8C92" w14:textId="5129B045" w:rsidR="008701E0" w:rsidRPr="0008385D" w:rsidRDefault="008701E0" w:rsidP="008701E0">
      <w:pPr>
        <w:pStyle w:val="Caption"/>
        <w:rPr>
          <w:i/>
          <w:bdr w:val="none" w:sz="0" w:space="0" w:color="auto" w:frame="1"/>
        </w:rPr>
      </w:pPr>
      <w:bookmarkStart w:id="55" w:name="_Ref33043299"/>
      <w:bookmarkStart w:id="56" w:name="_Ref33106946"/>
      <w:r w:rsidRPr="00760F8D">
        <w:lastRenderedPageBreak/>
        <w:t xml:space="preserve">Table </w:t>
      </w:r>
      <w:r>
        <w:rPr>
          <w:noProof/>
        </w:rPr>
        <w:fldChar w:fldCharType="begin"/>
      </w:r>
      <w:r>
        <w:rPr>
          <w:noProof/>
        </w:rPr>
        <w:instrText xml:space="preserve"> SEQ Table \* ARABIC </w:instrText>
      </w:r>
      <w:r>
        <w:rPr>
          <w:noProof/>
        </w:rPr>
        <w:fldChar w:fldCharType="separate"/>
      </w:r>
      <w:r w:rsidR="006E63D9">
        <w:rPr>
          <w:noProof/>
        </w:rPr>
        <w:t>5</w:t>
      </w:r>
      <w:r>
        <w:rPr>
          <w:noProof/>
        </w:rPr>
        <w:fldChar w:fldCharType="end"/>
      </w:r>
      <w:bookmarkEnd w:id="54"/>
      <w:bookmarkEnd w:id="55"/>
      <w:r w:rsidRPr="00760F8D">
        <w:t>. Estimate</w:t>
      </w:r>
      <w:r w:rsidR="007A72BC">
        <w:t>d</w:t>
      </w:r>
      <w:r w:rsidR="00925A51">
        <w:t xml:space="preserve"> fixed effects for the model</w:t>
      </w:r>
      <w:r w:rsidRPr="00760F8D">
        <w:t xml:space="preserve"> with lowest marginal AIC values for wild spring/summer Chinook salmon</w:t>
      </w:r>
      <w:r w:rsidR="00925A51">
        <w:t>, and the model</w:t>
      </w:r>
      <w:r w:rsidR="003D5DFD">
        <w:t>s</w:t>
      </w:r>
      <w:r w:rsidR="00925A51">
        <w:t xml:space="preserve"> with the lowest marginal AIC for hatchery fish </w:t>
      </w:r>
      <w:r w:rsidR="003D5DFD">
        <w:t>with and without</w:t>
      </w:r>
      <w:r w:rsidR="00925A51">
        <w:t xml:space="preserve"> a random day effect</w:t>
      </w:r>
      <w:r w:rsidR="003D5DFD">
        <w:t xml:space="preserve"> included</w:t>
      </w:r>
      <w:r w:rsidR="002E3E8C">
        <w:t xml:space="preserve"> (N.E. means not estimated).</w:t>
      </w:r>
      <w:r w:rsidR="0008385D">
        <w:t xml:space="preserve"> </w:t>
      </w:r>
      <w:proofErr w:type="spellStart"/>
      <w:r w:rsidR="0008385D">
        <w:rPr>
          <w:i/>
        </w:rPr>
        <w:t>table_bestFitModel.r</w:t>
      </w:r>
      <w:bookmarkEnd w:id="56"/>
      <w:proofErr w:type="spellEnd"/>
    </w:p>
    <w:tbl>
      <w:tblPr>
        <w:tblW w:w="10324" w:type="dxa"/>
        <w:tblLook w:val="04A0" w:firstRow="1" w:lastRow="0" w:firstColumn="1" w:lastColumn="0" w:noHBand="0" w:noVBand="1"/>
      </w:tblPr>
      <w:tblGrid>
        <w:gridCol w:w="2184"/>
        <w:gridCol w:w="1092"/>
        <w:gridCol w:w="2482"/>
        <w:gridCol w:w="2283"/>
        <w:gridCol w:w="2283"/>
      </w:tblGrid>
      <w:tr w:rsidR="003D5DFD" w:rsidRPr="0008385D" w14:paraId="6ABC5DE1" w14:textId="77777777" w:rsidTr="003D5DFD">
        <w:trPr>
          <w:trHeight w:val="313"/>
        </w:trPr>
        <w:tc>
          <w:tcPr>
            <w:tcW w:w="2184" w:type="dxa"/>
            <w:tcBorders>
              <w:top w:val="single" w:sz="4" w:space="0" w:color="auto"/>
              <w:left w:val="nil"/>
              <w:right w:val="nil"/>
            </w:tcBorders>
            <w:shd w:val="clear" w:color="auto" w:fill="auto"/>
            <w:noWrap/>
            <w:vAlign w:val="bottom"/>
          </w:tcPr>
          <w:p w14:paraId="037ED83F" w14:textId="77777777" w:rsidR="003D5DFD" w:rsidRPr="0008385D" w:rsidRDefault="003D5DFD" w:rsidP="00AF2110">
            <w:pPr>
              <w:spacing w:after="0" w:line="240" w:lineRule="auto"/>
              <w:jc w:val="center"/>
              <w:rPr>
                <w:sz w:val="22"/>
                <w:szCs w:val="22"/>
              </w:rPr>
            </w:pPr>
          </w:p>
        </w:tc>
        <w:tc>
          <w:tcPr>
            <w:tcW w:w="1092" w:type="dxa"/>
            <w:tcBorders>
              <w:top w:val="single" w:sz="4" w:space="0" w:color="auto"/>
              <w:left w:val="nil"/>
              <w:right w:val="nil"/>
            </w:tcBorders>
          </w:tcPr>
          <w:p w14:paraId="343AA282" w14:textId="77777777" w:rsidR="003D5DFD" w:rsidRDefault="003D5DFD" w:rsidP="00AF2110">
            <w:pPr>
              <w:spacing w:after="0" w:line="240" w:lineRule="auto"/>
              <w:jc w:val="center"/>
              <w:rPr>
                <w:color w:val="000000"/>
                <w:sz w:val="22"/>
                <w:szCs w:val="22"/>
              </w:rPr>
            </w:pPr>
          </w:p>
        </w:tc>
        <w:tc>
          <w:tcPr>
            <w:tcW w:w="4765" w:type="dxa"/>
            <w:gridSpan w:val="2"/>
            <w:tcBorders>
              <w:top w:val="single" w:sz="4" w:space="0" w:color="auto"/>
              <w:left w:val="nil"/>
              <w:bottom w:val="single" w:sz="4" w:space="0" w:color="auto"/>
              <w:right w:val="nil"/>
            </w:tcBorders>
            <w:shd w:val="clear" w:color="auto" w:fill="auto"/>
            <w:noWrap/>
            <w:vAlign w:val="bottom"/>
          </w:tcPr>
          <w:p w14:paraId="6A3AE5ED" w14:textId="7D84105B" w:rsidR="003D5DFD" w:rsidRPr="0008385D" w:rsidRDefault="003D5DFD" w:rsidP="00AF2110">
            <w:pPr>
              <w:spacing w:after="0" w:line="240" w:lineRule="auto"/>
              <w:jc w:val="center"/>
              <w:rPr>
                <w:color w:val="000000"/>
                <w:sz w:val="22"/>
                <w:szCs w:val="22"/>
              </w:rPr>
            </w:pPr>
            <w:r>
              <w:rPr>
                <w:color w:val="000000"/>
                <w:sz w:val="22"/>
                <w:szCs w:val="22"/>
              </w:rPr>
              <w:t>Hatchery</w:t>
            </w:r>
          </w:p>
        </w:tc>
        <w:tc>
          <w:tcPr>
            <w:tcW w:w="2283" w:type="dxa"/>
            <w:tcBorders>
              <w:top w:val="single" w:sz="4" w:space="0" w:color="auto"/>
              <w:left w:val="nil"/>
              <w:right w:val="nil"/>
            </w:tcBorders>
          </w:tcPr>
          <w:p w14:paraId="7093A20A" w14:textId="5374CBD4" w:rsidR="003D5DFD" w:rsidRPr="0008385D" w:rsidRDefault="003D5DFD" w:rsidP="00AF2110">
            <w:pPr>
              <w:spacing w:after="0" w:line="240" w:lineRule="auto"/>
              <w:jc w:val="center"/>
              <w:rPr>
                <w:color w:val="000000"/>
                <w:sz w:val="22"/>
                <w:szCs w:val="22"/>
              </w:rPr>
            </w:pPr>
            <w:r w:rsidRPr="0008385D">
              <w:rPr>
                <w:color w:val="000000"/>
                <w:sz w:val="22"/>
                <w:szCs w:val="22"/>
              </w:rPr>
              <w:t>Wild</w:t>
            </w:r>
          </w:p>
        </w:tc>
      </w:tr>
      <w:tr w:rsidR="009E3287" w:rsidRPr="0008385D" w14:paraId="1064F317" w14:textId="4B559F90" w:rsidTr="003D5DFD">
        <w:trPr>
          <w:trHeight w:val="313"/>
        </w:trPr>
        <w:tc>
          <w:tcPr>
            <w:tcW w:w="2184" w:type="dxa"/>
            <w:tcBorders>
              <w:left w:val="nil"/>
              <w:bottom w:val="single" w:sz="4" w:space="0" w:color="auto"/>
              <w:right w:val="nil"/>
            </w:tcBorders>
            <w:shd w:val="clear" w:color="auto" w:fill="auto"/>
            <w:noWrap/>
            <w:vAlign w:val="bottom"/>
            <w:hideMark/>
          </w:tcPr>
          <w:p w14:paraId="101C9CED" w14:textId="412C18E1" w:rsidR="003D5DFD" w:rsidRPr="0008385D" w:rsidRDefault="003D5DFD" w:rsidP="00AF2110">
            <w:pPr>
              <w:spacing w:after="0" w:line="240" w:lineRule="auto"/>
              <w:jc w:val="center"/>
              <w:rPr>
                <w:sz w:val="22"/>
                <w:szCs w:val="22"/>
              </w:rPr>
            </w:pPr>
            <w:r w:rsidRPr="0008385D">
              <w:rPr>
                <w:sz w:val="22"/>
                <w:szCs w:val="22"/>
              </w:rPr>
              <w:t>Parameter description</w:t>
            </w:r>
          </w:p>
        </w:tc>
        <w:tc>
          <w:tcPr>
            <w:tcW w:w="1092" w:type="dxa"/>
            <w:tcBorders>
              <w:left w:val="nil"/>
              <w:bottom w:val="single" w:sz="4" w:space="0" w:color="auto"/>
              <w:right w:val="nil"/>
            </w:tcBorders>
          </w:tcPr>
          <w:p w14:paraId="7A1A65E6" w14:textId="0F3AF1B9" w:rsidR="003D5DFD" w:rsidRPr="0008385D" w:rsidRDefault="003D5DFD" w:rsidP="00AF2110">
            <w:pPr>
              <w:spacing w:after="0" w:line="240" w:lineRule="auto"/>
              <w:jc w:val="center"/>
              <w:rPr>
                <w:color w:val="000000"/>
                <w:sz w:val="22"/>
                <w:szCs w:val="22"/>
              </w:rPr>
            </w:pPr>
            <w:r>
              <w:rPr>
                <w:color w:val="000000"/>
                <w:sz w:val="22"/>
                <w:szCs w:val="22"/>
              </w:rPr>
              <w:t>Symbol</w:t>
            </w:r>
          </w:p>
        </w:tc>
        <w:tc>
          <w:tcPr>
            <w:tcW w:w="2482" w:type="dxa"/>
            <w:tcBorders>
              <w:top w:val="single" w:sz="4" w:space="0" w:color="auto"/>
              <w:left w:val="nil"/>
              <w:bottom w:val="single" w:sz="4" w:space="0" w:color="auto"/>
              <w:right w:val="nil"/>
            </w:tcBorders>
            <w:shd w:val="clear" w:color="auto" w:fill="auto"/>
            <w:noWrap/>
            <w:vAlign w:val="bottom"/>
            <w:hideMark/>
          </w:tcPr>
          <w:p w14:paraId="34BCFBB4" w14:textId="7D3191F8" w:rsidR="003D5DFD" w:rsidRPr="0008385D" w:rsidRDefault="003D5DFD" w:rsidP="003D5DFD">
            <w:pPr>
              <w:spacing w:after="0" w:line="240" w:lineRule="auto"/>
              <w:jc w:val="center"/>
              <w:rPr>
                <w:color w:val="000000"/>
                <w:sz w:val="22"/>
                <w:szCs w:val="22"/>
              </w:rPr>
            </w:pPr>
            <w:r>
              <w:rPr>
                <w:color w:val="000000"/>
                <w:sz w:val="22"/>
                <w:szCs w:val="22"/>
              </w:rPr>
              <w:t>without day effect</w:t>
            </w:r>
          </w:p>
        </w:tc>
        <w:tc>
          <w:tcPr>
            <w:tcW w:w="2283" w:type="dxa"/>
            <w:tcBorders>
              <w:top w:val="single" w:sz="4" w:space="0" w:color="auto"/>
              <w:left w:val="nil"/>
              <w:bottom w:val="single" w:sz="4" w:space="0" w:color="auto"/>
              <w:right w:val="nil"/>
            </w:tcBorders>
            <w:shd w:val="clear" w:color="auto" w:fill="auto"/>
            <w:noWrap/>
            <w:vAlign w:val="bottom"/>
            <w:hideMark/>
          </w:tcPr>
          <w:p w14:paraId="5110E66E" w14:textId="48955F9A" w:rsidR="003D5DFD" w:rsidRPr="0008385D" w:rsidRDefault="003D5DFD" w:rsidP="00AF2110">
            <w:pPr>
              <w:spacing w:after="0" w:line="240" w:lineRule="auto"/>
              <w:jc w:val="center"/>
              <w:rPr>
                <w:color w:val="000000"/>
                <w:sz w:val="22"/>
                <w:szCs w:val="22"/>
              </w:rPr>
            </w:pPr>
            <w:r>
              <w:rPr>
                <w:color w:val="000000"/>
                <w:sz w:val="22"/>
                <w:szCs w:val="22"/>
              </w:rPr>
              <w:t>with day effect</w:t>
            </w:r>
          </w:p>
        </w:tc>
        <w:tc>
          <w:tcPr>
            <w:tcW w:w="2283" w:type="dxa"/>
            <w:tcBorders>
              <w:left w:val="nil"/>
              <w:bottom w:val="single" w:sz="4" w:space="0" w:color="auto"/>
              <w:right w:val="nil"/>
            </w:tcBorders>
          </w:tcPr>
          <w:p w14:paraId="2ED72564" w14:textId="14CB39CB" w:rsidR="003D5DFD" w:rsidRPr="0008385D" w:rsidRDefault="003D5DFD" w:rsidP="00AF2110">
            <w:pPr>
              <w:spacing w:after="0" w:line="240" w:lineRule="auto"/>
              <w:jc w:val="center"/>
              <w:rPr>
                <w:color w:val="000000"/>
                <w:sz w:val="22"/>
                <w:szCs w:val="22"/>
              </w:rPr>
            </w:pPr>
          </w:p>
        </w:tc>
      </w:tr>
      <w:tr w:rsidR="003D5DFD" w:rsidRPr="0008385D" w14:paraId="7AA56355" w14:textId="0EC22B26" w:rsidTr="003D5DFD">
        <w:trPr>
          <w:trHeight w:val="313"/>
        </w:trPr>
        <w:tc>
          <w:tcPr>
            <w:tcW w:w="2184" w:type="dxa"/>
            <w:tcBorders>
              <w:top w:val="single" w:sz="4" w:space="0" w:color="auto"/>
              <w:left w:val="nil"/>
              <w:bottom w:val="nil"/>
              <w:right w:val="nil"/>
            </w:tcBorders>
            <w:shd w:val="clear" w:color="auto" w:fill="auto"/>
            <w:noWrap/>
            <w:vAlign w:val="bottom"/>
            <w:hideMark/>
          </w:tcPr>
          <w:p w14:paraId="0BCE66C4" w14:textId="77777777" w:rsidR="003D5DFD" w:rsidRPr="0008385D" w:rsidRDefault="003D5DFD" w:rsidP="003D5DFD">
            <w:pPr>
              <w:spacing w:after="0" w:line="240" w:lineRule="auto"/>
              <w:rPr>
                <w:color w:val="000000"/>
                <w:sz w:val="22"/>
                <w:szCs w:val="22"/>
              </w:rPr>
            </w:pPr>
            <w:r w:rsidRPr="0008385D">
              <w:rPr>
                <w:color w:val="000000"/>
                <w:sz w:val="22"/>
                <w:szCs w:val="22"/>
              </w:rPr>
              <w:t>Mean annual survival</w:t>
            </w:r>
          </w:p>
        </w:tc>
        <w:tc>
          <w:tcPr>
            <w:tcW w:w="1092" w:type="dxa"/>
            <w:tcBorders>
              <w:top w:val="single" w:sz="4" w:space="0" w:color="auto"/>
              <w:left w:val="nil"/>
              <w:bottom w:val="nil"/>
              <w:right w:val="nil"/>
            </w:tcBorders>
          </w:tcPr>
          <w:p w14:paraId="3B17C659" w14:textId="00724934" w:rsidR="003D5DFD" w:rsidRPr="0008385D" w:rsidRDefault="00220853" w:rsidP="003D5DFD">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82" w:type="dxa"/>
            <w:tcBorders>
              <w:top w:val="single" w:sz="4" w:space="0" w:color="auto"/>
              <w:left w:val="nil"/>
              <w:bottom w:val="nil"/>
              <w:right w:val="nil"/>
            </w:tcBorders>
            <w:shd w:val="clear" w:color="auto" w:fill="auto"/>
            <w:noWrap/>
            <w:vAlign w:val="bottom"/>
            <w:hideMark/>
          </w:tcPr>
          <w:p w14:paraId="08492388" w14:textId="3B1FFC6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 )</w:t>
            </w:r>
          </w:p>
        </w:tc>
        <w:tc>
          <w:tcPr>
            <w:tcW w:w="2283" w:type="dxa"/>
            <w:tcBorders>
              <w:top w:val="single" w:sz="4" w:space="0" w:color="auto"/>
              <w:left w:val="nil"/>
              <w:bottom w:val="nil"/>
              <w:right w:val="nil"/>
            </w:tcBorders>
            <w:shd w:val="clear" w:color="auto" w:fill="auto"/>
            <w:noWrap/>
            <w:vAlign w:val="bottom"/>
            <w:hideMark/>
          </w:tcPr>
          <w:p w14:paraId="78E4BFF7" w14:textId="4E2F6D33"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1 )</w:t>
            </w:r>
          </w:p>
        </w:tc>
        <w:tc>
          <w:tcPr>
            <w:tcW w:w="2283" w:type="dxa"/>
            <w:tcBorders>
              <w:top w:val="single" w:sz="4" w:space="0" w:color="auto"/>
              <w:left w:val="nil"/>
              <w:bottom w:val="nil"/>
              <w:right w:val="nil"/>
            </w:tcBorders>
            <w:vAlign w:val="bottom"/>
          </w:tcPr>
          <w:p w14:paraId="49FDFEA9" w14:textId="0C7D143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9 ( 0.002, 0.035 )</w:t>
            </w:r>
          </w:p>
        </w:tc>
      </w:tr>
      <w:tr w:rsidR="003D5DFD" w:rsidRPr="0008385D" w14:paraId="3E91D933" w14:textId="301F7987" w:rsidTr="003D5DFD">
        <w:trPr>
          <w:trHeight w:val="313"/>
        </w:trPr>
        <w:tc>
          <w:tcPr>
            <w:tcW w:w="2184" w:type="dxa"/>
            <w:tcBorders>
              <w:top w:val="nil"/>
              <w:left w:val="nil"/>
              <w:bottom w:val="nil"/>
              <w:right w:val="nil"/>
            </w:tcBorders>
            <w:shd w:val="clear" w:color="auto" w:fill="auto"/>
            <w:noWrap/>
            <w:vAlign w:val="bottom"/>
            <w:hideMark/>
          </w:tcPr>
          <w:p w14:paraId="35E0B6C8" w14:textId="0759933B" w:rsidR="003D5DFD" w:rsidRPr="0008385D" w:rsidRDefault="003D5DFD" w:rsidP="003D5DFD">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92" w:type="dxa"/>
            <w:tcBorders>
              <w:top w:val="nil"/>
              <w:left w:val="nil"/>
              <w:bottom w:val="nil"/>
              <w:right w:val="nil"/>
            </w:tcBorders>
          </w:tcPr>
          <w:p w14:paraId="02CEB853" w14:textId="1271E82C" w:rsidR="003D5DFD" w:rsidRPr="0008385D" w:rsidRDefault="00220853"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08D0D6B9" w14:textId="7FCFBA7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4ECA364C" w14:textId="7B37DEF0"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5 ( 0.003, 0.517 )</w:t>
            </w:r>
          </w:p>
        </w:tc>
        <w:tc>
          <w:tcPr>
            <w:tcW w:w="2283" w:type="dxa"/>
            <w:tcBorders>
              <w:top w:val="nil"/>
              <w:left w:val="nil"/>
              <w:bottom w:val="nil"/>
              <w:right w:val="nil"/>
            </w:tcBorders>
            <w:vAlign w:val="bottom"/>
          </w:tcPr>
          <w:p w14:paraId="42860B9B" w14:textId="2970A50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86 ( -0.992, 0.994 )</w:t>
            </w:r>
          </w:p>
        </w:tc>
      </w:tr>
      <w:tr w:rsidR="003D5DFD" w:rsidRPr="0008385D" w14:paraId="0DBD5F64" w14:textId="2B7811CD" w:rsidTr="003D5DFD">
        <w:trPr>
          <w:trHeight w:val="313"/>
        </w:trPr>
        <w:tc>
          <w:tcPr>
            <w:tcW w:w="2184" w:type="dxa"/>
            <w:tcBorders>
              <w:top w:val="nil"/>
              <w:left w:val="nil"/>
              <w:bottom w:val="nil"/>
              <w:right w:val="nil"/>
            </w:tcBorders>
            <w:shd w:val="clear" w:color="auto" w:fill="auto"/>
            <w:noWrap/>
            <w:vAlign w:val="bottom"/>
            <w:hideMark/>
          </w:tcPr>
          <w:p w14:paraId="7C466053" w14:textId="6FF5CB9D" w:rsidR="003D5DFD" w:rsidRPr="0008385D" w:rsidRDefault="003D5DFD" w:rsidP="003D5DFD">
            <w:pPr>
              <w:spacing w:after="0" w:line="240" w:lineRule="auto"/>
              <w:rPr>
                <w:color w:val="000000"/>
                <w:sz w:val="22"/>
                <w:szCs w:val="22"/>
              </w:rPr>
            </w:pPr>
            <w:r w:rsidRPr="0008385D">
              <w:rPr>
                <w:color w:val="000000"/>
                <w:sz w:val="22"/>
                <w:szCs w:val="22"/>
              </w:rPr>
              <w:t>Correlation of day in day/year effect</w:t>
            </w:r>
          </w:p>
        </w:tc>
        <w:tc>
          <w:tcPr>
            <w:tcW w:w="1092" w:type="dxa"/>
            <w:tcBorders>
              <w:top w:val="nil"/>
              <w:left w:val="nil"/>
              <w:bottom w:val="nil"/>
              <w:right w:val="nil"/>
            </w:tcBorders>
          </w:tcPr>
          <w:p w14:paraId="49B034E0" w14:textId="439137B4" w:rsidR="003D5DFD" w:rsidRPr="0008385D" w:rsidRDefault="00220853"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32EA5873" w14:textId="5520051B"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5 ( 0.853, 0.972 )</w:t>
            </w:r>
          </w:p>
        </w:tc>
        <w:tc>
          <w:tcPr>
            <w:tcW w:w="2283" w:type="dxa"/>
            <w:tcBorders>
              <w:top w:val="nil"/>
              <w:left w:val="nil"/>
              <w:bottom w:val="nil"/>
              <w:right w:val="nil"/>
            </w:tcBorders>
            <w:shd w:val="clear" w:color="auto" w:fill="auto"/>
            <w:noWrap/>
            <w:vAlign w:val="bottom"/>
            <w:hideMark/>
          </w:tcPr>
          <w:p w14:paraId="634FF6D6" w14:textId="2A7A292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8 ( 0.835, 0.974 )</w:t>
            </w:r>
          </w:p>
        </w:tc>
        <w:tc>
          <w:tcPr>
            <w:tcW w:w="2283" w:type="dxa"/>
            <w:tcBorders>
              <w:top w:val="nil"/>
              <w:left w:val="nil"/>
              <w:bottom w:val="nil"/>
              <w:right w:val="nil"/>
            </w:tcBorders>
            <w:vAlign w:val="bottom"/>
          </w:tcPr>
          <w:p w14:paraId="384FACCE" w14:textId="2B8A9A6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32 ( 0.241, 0.963 )</w:t>
            </w:r>
          </w:p>
        </w:tc>
      </w:tr>
      <w:tr w:rsidR="003D5DFD" w:rsidRPr="0008385D" w14:paraId="7E6D24B7" w14:textId="63A531AD" w:rsidTr="003D5DFD">
        <w:trPr>
          <w:trHeight w:val="313"/>
        </w:trPr>
        <w:tc>
          <w:tcPr>
            <w:tcW w:w="2184" w:type="dxa"/>
            <w:tcBorders>
              <w:top w:val="nil"/>
              <w:left w:val="nil"/>
              <w:bottom w:val="nil"/>
              <w:right w:val="nil"/>
            </w:tcBorders>
            <w:shd w:val="clear" w:color="auto" w:fill="auto"/>
            <w:noWrap/>
            <w:vAlign w:val="bottom"/>
            <w:hideMark/>
          </w:tcPr>
          <w:p w14:paraId="3501252B" w14:textId="77777777" w:rsidR="003D5DFD" w:rsidRPr="0008385D" w:rsidRDefault="003D5DFD" w:rsidP="003D5DFD">
            <w:pPr>
              <w:spacing w:after="0" w:line="240" w:lineRule="auto"/>
              <w:rPr>
                <w:color w:val="000000"/>
                <w:sz w:val="22"/>
                <w:szCs w:val="22"/>
              </w:rPr>
            </w:pPr>
            <w:r w:rsidRPr="0008385D">
              <w:rPr>
                <w:color w:val="000000"/>
                <w:sz w:val="22"/>
                <w:szCs w:val="22"/>
              </w:rPr>
              <w:t>Correlation of year in day/year effect</w:t>
            </w:r>
          </w:p>
        </w:tc>
        <w:tc>
          <w:tcPr>
            <w:tcW w:w="1092" w:type="dxa"/>
            <w:tcBorders>
              <w:top w:val="nil"/>
              <w:left w:val="nil"/>
              <w:bottom w:val="nil"/>
              <w:right w:val="nil"/>
            </w:tcBorders>
          </w:tcPr>
          <w:p w14:paraId="1EC4294F" w14:textId="58BA4C1D" w:rsidR="003D5DFD" w:rsidRPr="0008385D" w:rsidRDefault="00220853"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82" w:type="dxa"/>
            <w:tcBorders>
              <w:top w:val="nil"/>
              <w:left w:val="nil"/>
              <w:bottom w:val="nil"/>
              <w:right w:val="nil"/>
            </w:tcBorders>
            <w:shd w:val="clear" w:color="auto" w:fill="auto"/>
            <w:noWrap/>
            <w:vAlign w:val="bottom"/>
            <w:hideMark/>
          </w:tcPr>
          <w:p w14:paraId="07FBB20D" w14:textId="1A1298E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67 ( -0.355, 0.248 )</w:t>
            </w:r>
          </w:p>
        </w:tc>
        <w:tc>
          <w:tcPr>
            <w:tcW w:w="2283" w:type="dxa"/>
            <w:tcBorders>
              <w:top w:val="nil"/>
              <w:left w:val="nil"/>
              <w:bottom w:val="nil"/>
              <w:right w:val="nil"/>
            </w:tcBorders>
            <w:shd w:val="clear" w:color="auto" w:fill="auto"/>
            <w:noWrap/>
            <w:vAlign w:val="bottom"/>
            <w:hideMark/>
          </w:tcPr>
          <w:p w14:paraId="5DEA3E84" w14:textId="3BCDCCAA"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09 ( -0.397, 0.229 )</w:t>
            </w:r>
          </w:p>
        </w:tc>
        <w:tc>
          <w:tcPr>
            <w:tcW w:w="2283" w:type="dxa"/>
            <w:tcBorders>
              <w:top w:val="nil"/>
              <w:left w:val="nil"/>
              <w:bottom w:val="nil"/>
              <w:right w:val="nil"/>
            </w:tcBorders>
            <w:vAlign w:val="bottom"/>
          </w:tcPr>
          <w:p w14:paraId="536FA7B1" w14:textId="613171D8"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489 ( -0.707, 0.058 )</w:t>
            </w:r>
          </w:p>
        </w:tc>
      </w:tr>
      <w:tr w:rsidR="003D5DFD" w:rsidRPr="0008385D" w14:paraId="07D86432" w14:textId="7D811613" w:rsidTr="003D5DFD">
        <w:trPr>
          <w:trHeight w:val="313"/>
        </w:trPr>
        <w:tc>
          <w:tcPr>
            <w:tcW w:w="2184" w:type="dxa"/>
            <w:tcBorders>
              <w:top w:val="nil"/>
              <w:left w:val="nil"/>
              <w:bottom w:val="nil"/>
              <w:right w:val="nil"/>
            </w:tcBorders>
            <w:shd w:val="clear" w:color="auto" w:fill="auto"/>
            <w:noWrap/>
            <w:vAlign w:val="bottom"/>
            <w:hideMark/>
          </w:tcPr>
          <w:p w14:paraId="3C268DB9"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 effect</w:t>
            </w:r>
          </w:p>
        </w:tc>
        <w:tc>
          <w:tcPr>
            <w:tcW w:w="1092" w:type="dxa"/>
            <w:tcBorders>
              <w:top w:val="nil"/>
              <w:left w:val="nil"/>
              <w:bottom w:val="nil"/>
              <w:right w:val="nil"/>
            </w:tcBorders>
          </w:tcPr>
          <w:p w14:paraId="2861276B" w14:textId="370F5A24" w:rsidR="003D5DFD" w:rsidRPr="0008385D" w:rsidRDefault="00220853"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2E17B4D2" w14:textId="1C106A7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5E80A21F" w14:textId="3C1036A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34 ( 0.02, 0.905 )</w:t>
            </w:r>
          </w:p>
        </w:tc>
        <w:tc>
          <w:tcPr>
            <w:tcW w:w="2283" w:type="dxa"/>
            <w:tcBorders>
              <w:top w:val="nil"/>
              <w:left w:val="nil"/>
              <w:bottom w:val="nil"/>
              <w:right w:val="nil"/>
            </w:tcBorders>
            <w:vAlign w:val="bottom"/>
          </w:tcPr>
          <w:p w14:paraId="5C38E2DE" w14:textId="550E78D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793 ( 0.243, 2.588 )</w:t>
            </w:r>
          </w:p>
        </w:tc>
      </w:tr>
      <w:tr w:rsidR="003D5DFD" w:rsidRPr="0008385D" w14:paraId="090B058A" w14:textId="0D64442E" w:rsidTr="003D5DFD">
        <w:trPr>
          <w:trHeight w:val="313"/>
        </w:trPr>
        <w:tc>
          <w:tcPr>
            <w:tcW w:w="2184" w:type="dxa"/>
            <w:tcBorders>
              <w:top w:val="nil"/>
              <w:left w:val="nil"/>
              <w:bottom w:val="nil"/>
              <w:right w:val="nil"/>
            </w:tcBorders>
            <w:shd w:val="clear" w:color="auto" w:fill="auto"/>
            <w:noWrap/>
            <w:vAlign w:val="bottom"/>
            <w:hideMark/>
          </w:tcPr>
          <w:p w14:paraId="138878FB"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year effect</w:t>
            </w:r>
          </w:p>
        </w:tc>
        <w:tc>
          <w:tcPr>
            <w:tcW w:w="1092" w:type="dxa"/>
            <w:tcBorders>
              <w:top w:val="nil"/>
              <w:left w:val="nil"/>
              <w:bottom w:val="nil"/>
              <w:right w:val="nil"/>
            </w:tcBorders>
          </w:tcPr>
          <w:p w14:paraId="4333E896" w14:textId="5DE76EC5" w:rsidR="003D5DFD" w:rsidRPr="0008385D" w:rsidRDefault="00220853"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7595EC1A" w14:textId="2DC4CFA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8 ( 0.449, 0.749 )</w:t>
            </w:r>
          </w:p>
        </w:tc>
        <w:tc>
          <w:tcPr>
            <w:tcW w:w="2283" w:type="dxa"/>
            <w:tcBorders>
              <w:top w:val="nil"/>
              <w:left w:val="nil"/>
              <w:bottom w:val="nil"/>
              <w:right w:val="nil"/>
            </w:tcBorders>
            <w:shd w:val="clear" w:color="auto" w:fill="auto"/>
            <w:noWrap/>
            <w:vAlign w:val="bottom"/>
            <w:hideMark/>
          </w:tcPr>
          <w:p w14:paraId="138FA71F" w14:textId="4099A0A5"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76 ( 0.442, 0.75 )</w:t>
            </w:r>
          </w:p>
        </w:tc>
        <w:tc>
          <w:tcPr>
            <w:tcW w:w="2283" w:type="dxa"/>
            <w:tcBorders>
              <w:top w:val="nil"/>
              <w:left w:val="nil"/>
              <w:bottom w:val="nil"/>
              <w:right w:val="nil"/>
            </w:tcBorders>
            <w:vAlign w:val="bottom"/>
          </w:tcPr>
          <w:p w14:paraId="5A9850E8" w14:textId="60B4B9C6"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611 ( 0.451, 0.826 )</w:t>
            </w:r>
          </w:p>
        </w:tc>
      </w:tr>
      <w:tr w:rsidR="003D5DFD" w:rsidRPr="0008385D" w14:paraId="1E0797DB" w14:textId="2064B6F7" w:rsidTr="003D5DFD">
        <w:trPr>
          <w:trHeight w:val="313"/>
        </w:trPr>
        <w:tc>
          <w:tcPr>
            <w:tcW w:w="2184" w:type="dxa"/>
            <w:tcBorders>
              <w:top w:val="nil"/>
              <w:left w:val="nil"/>
              <w:right w:val="nil"/>
            </w:tcBorders>
            <w:shd w:val="clear" w:color="auto" w:fill="auto"/>
            <w:noWrap/>
            <w:vAlign w:val="bottom"/>
            <w:hideMark/>
          </w:tcPr>
          <w:p w14:paraId="06E0383B" w14:textId="77777777" w:rsidR="003D5DFD" w:rsidRPr="0008385D" w:rsidRDefault="003D5DFD" w:rsidP="003D5DFD">
            <w:pPr>
              <w:spacing w:after="0" w:line="240" w:lineRule="auto"/>
              <w:rPr>
                <w:color w:val="000000"/>
                <w:sz w:val="22"/>
                <w:szCs w:val="22"/>
              </w:rPr>
            </w:pPr>
            <w:r w:rsidRPr="0008385D">
              <w:rPr>
                <w:color w:val="000000"/>
                <w:sz w:val="22"/>
                <w:szCs w:val="22"/>
              </w:rPr>
              <w:t>Effect of first marine covariate</w:t>
            </w:r>
          </w:p>
        </w:tc>
        <w:tc>
          <w:tcPr>
            <w:tcW w:w="1092" w:type="dxa"/>
            <w:tcBorders>
              <w:top w:val="nil"/>
              <w:left w:val="nil"/>
              <w:right w:val="nil"/>
            </w:tcBorders>
          </w:tcPr>
          <w:p w14:paraId="62060AD8" w14:textId="4198805C" w:rsidR="003D5DFD" w:rsidRPr="00AF2110"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right w:val="nil"/>
            </w:tcBorders>
            <w:shd w:val="clear" w:color="auto" w:fill="auto"/>
            <w:noWrap/>
            <w:vAlign w:val="bottom"/>
            <w:hideMark/>
          </w:tcPr>
          <w:p w14:paraId="62D9F2A4" w14:textId="7F0FAEFA"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88 ( 0.228, 0.747 )</w:t>
            </w:r>
            <w:r>
              <w:rPr>
                <w:rFonts w:ascii="Calibri" w:hAnsi="Calibri" w:cs="Calibri"/>
                <w:color w:val="000000"/>
                <w:sz w:val="22"/>
                <w:szCs w:val="22"/>
                <w:vertAlign w:val="superscript"/>
              </w:rPr>
              <w:t>1</w:t>
            </w:r>
          </w:p>
        </w:tc>
        <w:tc>
          <w:tcPr>
            <w:tcW w:w="2283" w:type="dxa"/>
            <w:tcBorders>
              <w:top w:val="nil"/>
              <w:left w:val="nil"/>
              <w:right w:val="nil"/>
            </w:tcBorders>
            <w:shd w:val="clear" w:color="auto" w:fill="auto"/>
            <w:noWrap/>
            <w:vAlign w:val="bottom"/>
            <w:hideMark/>
          </w:tcPr>
          <w:p w14:paraId="5E3E7B28" w14:textId="1F7FB736"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78 ( 0.218, 0.737 )</w:t>
            </w:r>
            <w:r>
              <w:rPr>
                <w:rFonts w:ascii="Calibri" w:hAnsi="Calibri" w:cs="Calibri"/>
                <w:color w:val="000000"/>
                <w:sz w:val="22"/>
                <w:szCs w:val="22"/>
                <w:vertAlign w:val="superscript"/>
              </w:rPr>
              <w:t>1</w:t>
            </w:r>
          </w:p>
        </w:tc>
        <w:tc>
          <w:tcPr>
            <w:tcW w:w="2283" w:type="dxa"/>
            <w:tcBorders>
              <w:top w:val="nil"/>
              <w:left w:val="nil"/>
              <w:right w:val="nil"/>
            </w:tcBorders>
            <w:vAlign w:val="bottom"/>
          </w:tcPr>
          <w:p w14:paraId="52CBDDAC" w14:textId="15F0FA98"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58 ( 0.22, 0.695 )</w:t>
            </w:r>
            <w:r>
              <w:rPr>
                <w:rFonts w:ascii="Calibri" w:hAnsi="Calibri" w:cs="Calibri"/>
                <w:color w:val="000000"/>
                <w:sz w:val="22"/>
                <w:szCs w:val="22"/>
                <w:vertAlign w:val="superscript"/>
              </w:rPr>
              <w:t>2</w:t>
            </w:r>
          </w:p>
        </w:tc>
      </w:tr>
      <w:tr w:rsidR="003D5DFD" w:rsidRPr="0008385D" w14:paraId="618A216F" w14:textId="7203F54F" w:rsidTr="003D5DFD">
        <w:trPr>
          <w:trHeight w:val="313"/>
        </w:trPr>
        <w:tc>
          <w:tcPr>
            <w:tcW w:w="2184" w:type="dxa"/>
            <w:tcBorders>
              <w:top w:val="nil"/>
              <w:left w:val="nil"/>
              <w:bottom w:val="single" w:sz="4" w:space="0" w:color="auto"/>
              <w:right w:val="nil"/>
            </w:tcBorders>
            <w:shd w:val="clear" w:color="auto" w:fill="auto"/>
            <w:noWrap/>
            <w:vAlign w:val="bottom"/>
            <w:hideMark/>
          </w:tcPr>
          <w:p w14:paraId="24597CBC" w14:textId="77777777" w:rsidR="003D5DFD" w:rsidRPr="0008385D" w:rsidRDefault="003D5DFD" w:rsidP="003D5DFD">
            <w:pPr>
              <w:spacing w:after="0" w:line="240" w:lineRule="auto"/>
              <w:rPr>
                <w:color w:val="000000"/>
                <w:sz w:val="22"/>
                <w:szCs w:val="22"/>
              </w:rPr>
            </w:pPr>
            <w:r w:rsidRPr="0008385D">
              <w:rPr>
                <w:color w:val="000000"/>
                <w:sz w:val="22"/>
                <w:szCs w:val="22"/>
              </w:rPr>
              <w:t>Effect of second marine covariate</w:t>
            </w:r>
          </w:p>
        </w:tc>
        <w:tc>
          <w:tcPr>
            <w:tcW w:w="1092" w:type="dxa"/>
            <w:tcBorders>
              <w:top w:val="nil"/>
              <w:left w:val="nil"/>
              <w:bottom w:val="single" w:sz="4" w:space="0" w:color="auto"/>
              <w:right w:val="nil"/>
            </w:tcBorders>
          </w:tcPr>
          <w:p w14:paraId="15F837B7" w14:textId="24EBBB9F" w:rsidR="003D5DFD" w:rsidRPr="0008385D"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bottom w:val="single" w:sz="4" w:space="0" w:color="auto"/>
              <w:right w:val="nil"/>
            </w:tcBorders>
            <w:shd w:val="clear" w:color="auto" w:fill="auto"/>
            <w:noWrap/>
            <w:vAlign w:val="bottom"/>
            <w:hideMark/>
          </w:tcPr>
          <w:p w14:paraId="1812F96A" w14:textId="17B896D9"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47 ( 0.283, 0.812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shd w:val="clear" w:color="auto" w:fill="auto"/>
            <w:noWrap/>
            <w:vAlign w:val="bottom"/>
            <w:hideMark/>
          </w:tcPr>
          <w:p w14:paraId="2AF70511" w14:textId="01A444D3"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6 ( 0.295, 0.825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vAlign w:val="bottom"/>
          </w:tcPr>
          <w:p w14:paraId="1CE6D222" w14:textId="58CA4594"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608 ( -0.82, -0.396 )</w:t>
            </w:r>
            <w:r>
              <w:rPr>
                <w:rFonts w:ascii="Calibri" w:hAnsi="Calibri" w:cs="Calibri"/>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proofErr w:type="spellStart"/>
      <w:r w:rsidR="0008385D">
        <w:t>transport.sum</w:t>
      </w:r>
      <w:proofErr w:type="spellEnd"/>
      <w:r w:rsidRPr="00760F8D">
        <w:t xml:space="preserve"> and </w:t>
      </w:r>
      <w:proofErr w:type="spellStart"/>
      <w:r w:rsidR="0008385D">
        <w:t>npgo.sum</w:t>
      </w:r>
      <w:proofErr w:type="spellEnd"/>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proofErr w:type="spellStart"/>
      <w:r w:rsidR="0008385D">
        <w:t>cui.spr</w:t>
      </w:r>
      <w:proofErr w:type="spellEnd"/>
      <w:r w:rsidRPr="00760F8D">
        <w:t xml:space="preserve"> and </w:t>
      </w:r>
      <w:proofErr w:type="spellStart"/>
      <w:r w:rsidR="0008385D">
        <w:t>pdo.sum</w:t>
      </w:r>
      <w:proofErr w:type="spellEnd"/>
      <w:r w:rsidR="00E400E1">
        <w:t>, respectively</w:t>
      </w:r>
      <w:r w:rsidRPr="00760F8D">
        <w:t>.</w:t>
      </w:r>
    </w:p>
    <w:p w14:paraId="0D4D74A7" w14:textId="77777777" w:rsidR="008701E0" w:rsidRDefault="008701E0" w:rsidP="008701E0"/>
    <w:p w14:paraId="703901FF" w14:textId="299321F1" w:rsidR="000352B3" w:rsidRDefault="000352B3">
      <w:pPr>
        <w:spacing w:after="0" w:line="240" w:lineRule="auto"/>
      </w:pPr>
      <w:r>
        <w:br w:type="page"/>
      </w:r>
    </w:p>
    <w:p w14:paraId="0C89F298" w14:textId="000F0162" w:rsidR="008701E0" w:rsidRDefault="000352B3" w:rsidP="000352B3">
      <w:pPr>
        <w:pStyle w:val="Caption"/>
      </w:pPr>
      <w:bookmarkStart w:id="57" w:name="_Ref33104527"/>
      <w:bookmarkStart w:id="58" w:name="_Ref33106949"/>
      <w:r>
        <w:lastRenderedPageBreak/>
        <w:t xml:space="preserve">Table </w:t>
      </w:r>
      <w:r w:rsidR="0002028E">
        <w:rPr>
          <w:noProof/>
        </w:rPr>
        <w:fldChar w:fldCharType="begin"/>
      </w:r>
      <w:r w:rsidR="0002028E">
        <w:rPr>
          <w:noProof/>
        </w:rPr>
        <w:instrText xml:space="preserve"> SEQ Table \* ARABIC </w:instrText>
      </w:r>
      <w:r w:rsidR="0002028E">
        <w:rPr>
          <w:noProof/>
        </w:rPr>
        <w:fldChar w:fldCharType="separate"/>
      </w:r>
      <w:r w:rsidR="006E63D9">
        <w:rPr>
          <w:noProof/>
        </w:rPr>
        <w:t>6</w:t>
      </w:r>
      <w:r w:rsidR="0002028E">
        <w:rPr>
          <w:noProof/>
        </w:rPr>
        <w:fldChar w:fldCharType="end"/>
      </w:r>
      <w:bookmarkEnd w:id="57"/>
      <w:r>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t xml:space="preserve"> for different fixed</w:t>
      </w:r>
      <w:r w:rsidR="00A30B40">
        <w:t xml:space="preserve"> and mixed-</w:t>
      </w:r>
      <w:r>
        <w:t xml:space="preserve">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t xml:space="preserve"> is </w:t>
      </w:r>
      <w:r w:rsidR="00F83456">
        <w:t>-2</w:t>
      </w:r>
      <w:r w:rsidR="002E3E8C">
        <w:t xml:space="preserve"> times the log-</w:t>
      </w:r>
      <w:r>
        <w:t xml:space="preserve">likelihood of model </w:t>
      </w:r>
      <w:r>
        <w:rPr>
          <w:i/>
        </w:rPr>
        <w:t>m</w:t>
      </w:r>
      <w:r w:rsidR="002E3E8C">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2E3E8C">
        <w:t xml:space="preserve"> is -2 times the log-likelihood of the null model</w:t>
      </w:r>
      <w:r>
        <w:t>.</w:t>
      </w:r>
      <w:r w:rsidR="00E46CAB">
        <w:t xml:space="preserve"> The deviance ratio explains how close the model is to the best model that fits the data exactly.</w:t>
      </w:r>
      <w:bookmarkEnd w:id="58"/>
    </w:p>
    <w:tbl>
      <w:tblPr>
        <w:tblW w:w="9562" w:type="dxa"/>
        <w:tblLook w:val="04A0" w:firstRow="1" w:lastRow="0" w:firstColumn="1" w:lastColumn="0" w:noHBand="0" w:noVBand="1"/>
      </w:tblPr>
      <w:tblGrid>
        <w:gridCol w:w="3809"/>
        <w:gridCol w:w="1110"/>
        <w:gridCol w:w="1143"/>
        <w:gridCol w:w="672"/>
        <w:gridCol w:w="254"/>
        <w:gridCol w:w="1255"/>
        <w:gridCol w:w="1319"/>
      </w:tblGrid>
      <w:tr w:rsidR="00D83992" w:rsidRPr="00D83992" w14:paraId="3AF72E81" w14:textId="77777777" w:rsidTr="00DF772C">
        <w:trPr>
          <w:trHeight w:val="368"/>
        </w:trPr>
        <w:tc>
          <w:tcPr>
            <w:tcW w:w="3809" w:type="dxa"/>
            <w:tcBorders>
              <w:top w:val="single" w:sz="4" w:space="0" w:color="auto"/>
              <w:left w:val="nil"/>
              <w:bottom w:val="nil"/>
              <w:right w:val="nil"/>
            </w:tcBorders>
            <w:shd w:val="clear" w:color="auto" w:fill="auto"/>
            <w:noWrap/>
            <w:vAlign w:val="bottom"/>
          </w:tcPr>
          <w:p w14:paraId="02886FD2" w14:textId="77777777" w:rsidR="00D83992" w:rsidRPr="006435DE" w:rsidRDefault="00D83992" w:rsidP="00D83992">
            <w:pPr>
              <w:spacing w:after="0" w:line="240" w:lineRule="auto"/>
              <w:rPr>
                <w:sz w:val="22"/>
                <w:szCs w:val="22"/>
              </w:rPr>
            </w:pPr>
          </w:p>
        </w:tc>
        <w:tc>
          <w:tcPr>
            <w:tcW w:w="2253" w:type="dxa"/>
            <w:gridSpan w:val="2"/>
            <w:tcBorders>
              <w:top w:val="single" w:sz="4" w:space="0" w:color="auto"/>
              <w:left w:val="nil"/>
              <w:bottom w:val="single" w:sz="4" w:space="0" w:color="auto"/>
              <w:right w:val="nil"/>
            </w:tcBorders>
            <w:shd w:val="clear" w:color="auto" w:fill="auto"/>
            <w:noWrap/>
            <w:vAlign w:val="bottom"/>
          </w:tcPr>
          <w:p w14:paraId="0E5CB164" w14:textId="174F7BA8" w:rsidR="00D83992" w:rsidRPr="006435DE" w:rsidRDefault="00D83992" w:rsidP="006435DE">
            <w:pPr>
              <w:spacing w:after="0" w:line="240" w:lineRule="auto"/>
              <w:jc w:val="center"/>
              <w:rPr>
                <w:color w:val="000000"/>
                <w:sz w:val="22"/>
                <w:szCs w:val="22"/>
              </w:rPr>
            </w:pPr>
            <w:r w:rsidRPr="006435DE">
              <w:rPr>
                <w:color w:val="000000"/>
                <w:sz w:val="22"/>
                <w:szCs w:val="22"/>
              </w:rPr>
              <w:t>Likelihood</w:t>
            </w:r>
          </w:p>
        </w:tc>
        <w:tc>
          <w:tcPr>
            <w:tcW w:w="672" w:type="dxa"/>
            <w:tcBorders>
              <w:top w:val="single" w:sz="4" w:space="0" w:color="auto"/>
              <w:left w:val="nil"/>
              <w:bottom w:val="nil"/>
              <w:right w:val="nil"/>
            </w:tcBorders>
          </w:tcPr>
          <w:p w14:paraId="0206829B" w14:textId="77777777" w:rsidR="00D83992" w:rsidRPr="006435DE" w:rsidRDefault="00D83992" w:rsidP="006435DE">
            <w:pPr>
              <w:spacing w:after="0" w:line="240" w:lineRule="auto"/>
              <w:jc w:val="center"/>
              <w:rPr>
                <w:color w:val="000000"/>
                <w:sz w:val="22"/>
                <w:szCs w:val="22"/>
              </w:rPr>
            </w:pPr>
          </w:p>
        </w:tc>
        <w:tc>
          <w:tcPr>
            <w:tcW w:w="2828" w:type="dxa"/>
            <w:gridSpan w:val="3"/>
            <w:tcBorders>
              <w:top w:val="single" w:sz="4" w:space="0" w:color="auto"/>
              <w:left w:val="nil"/>
              <w:bottom w:val="single" w:sz="4" w:space="0" w:color="auto"/>
              <w:right w:val="nil"/>
            </w:tcBorders>
            <w:shd w:val="clear" w:color="auto" w:fill="auto"/>
            <w:noWrap/>
            <w:vAlign w:val="bottom"/>
          </w:tcPr>
          <w:p w14:paraId="58291428" w14:textId="5B2D3F1B" w:rsidR="00D83992" w:rsidRPr="006435DE" w:rsidRDefault="00D83992" w:rsidP="006435DE">
            <w:pPr>
              <w:spacing w:after="0" w:line="240" w:lineRule="auto"/>
              <w:jc w:val="center"/>
              <w:rPr>
                <w:color w:val="000000"/>
                <w:sz w:val="22"/>
                <w:szCs w:val="22"/>
              </w:rPr>
            </w:pPr>
            <w:r w:rsidRPr="006435DE">
              <w:rPr>
                <w:color w:val="000000"/>
                <w:sz w:val="22"/>
                <w:szCs w:val="22"/>
              </w:rPr>
              <w:t>Deviance ratio</w:t>
            </w:r>
          </w:p>
        </w:tc>
      </w:tr>
      <w:tr w:rsidR="00D83992" w:rsidRPr="00D83992" w14:paraId="265E87E1"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6668B5ED" w14:textId="496C356A" w:rsidR="00D83992" w:rsidRPr="00D83992" w:rsidRDefault="006435DE" w:rsidP="00D83992">
            <w:pPr>
              <w:spacing w:after="0" w:line="240" w:lineRule="auto"/>
              <w:rPr>
                <w:sz w:val="22"/>
                <w:szCs w:val="22"/>
              </w:rPr>
            </w:pPr>
            <w:r w:rsidRPr="006435DE">
              <w:rPr>
                <w:sz w:val="22"/>
                <w:szCs w:val="22"/>
              </w:rPr>
              <w:t>Model</w:t>
            </w:r>
          </w:p>
        </w:tc>
        <w:tc>
          <w:tcPr>
            <w:tcW w:w="1110" w:type="dxa"/>
            <w:tcBorders>
              <w:top w:val="single" w:sz="4" w:space="0" w:color="auto"/>
              <w:left w:val="nil"/>
              <w:bottom w:val="single" w:sz="4" w:space="0" w:color="auto"/>
              <w:right w:val="nil"/>
            </w:tcBorders>
            <w:shd w:val="clear" w:color="auto" w:fill="auto"/>
            <w:noWrap/>
            <w:vAlign w:val="bottom"/>
            <w:hideMark/>
          </w:tcPr>
          <w:p w14:paraId="5A183018" w14:textId="77777777" w:rsidR="00D83992" w:rsidRPr="00D83992" w:rsidRDefault="00D83992" w:rsidP="006435DE">
            <w:pPr>
              <w:spacing w:after="0" w:line="240" w:lineRule="auto"/>
              <w:jc w:val="center"/>
              <w:rPr>
                <w:color w:val="000000"/>
                <w:sz w:val="22"/>
                <w:szCs w:val="22"/>
              </w:rPr>
            </w:pPr>
            <w:r w:rsidRPr="00D83992">
              <w:rPr>
                <w:color w:val="000000"/>
                <w:sz w:val="22"/>
                <w:szCs w:val="22"/>
              </w:rPr>
              <w:t>Hatchery</w:t>
            </w:r>
          </w:p>
        </w:tc>
        <w:tc>
          <w:tcPr>
            <w:tcW w:w="1142" w:type="dxa"/>
            <w:tcBorders>
              <w:top w:val="single" w:sz="4" w:space="0" w:color="auto"/>
              <w:left w:val="nil"/>
              <w:bottom w:val="single" w:sz="4" w:space="0" w:color="auto"/>
              <w:right w:val="nil"/>
            </w:tcBorders>
            <w:shd w:val="clear" w:color="auto" w:fill="auto"/>
            <w:noWrap/>
            <w:vAlign w:val="bottom"/>
            <w:hideMark/>
          </w:tcPr>
          <w:p w14:paraId="6CF9F13E" w14:textId="77777777" w:rsidR="00D83992" w:rsidRPr="00D83992" w:rsidRDefault="00D83992" w:rsidP="006435DE">
            <w:pPr>
              <w:spacing w:after="0" w:line="240" w:lineRule="auto"/>
              <w:jc w:val="center"/>
              <w:rPr>
                <w:color w:val="000000"/>
                <w:sz w:val="22"/>
                <w:szCs w:val="22"/>
              </w:rPr>
            </w:pPr>
            <w:r w:rsidRPr="00D83992">
              <w:rPr>
                <w:color w:val="000000"/>
                <w:sz w:val="22"/>
                <w:szCs w:val="22"/>
              </w:rPr>
              <w:t>Wild</w:t>
            </w:r>
          </w:p>
        </w:tc>
        <w:tc>
          <w:tcPr>
            <w:tcW w:w="926" w:type="dxa"/>
            <w:gridSpan w:val="2"/>
            <w:tcBorders>
              <w:top w:val="nil"/>
              <w:left w:val="nil"/>
              <w:bottom w:val="single" w:sz="4" w:space="0" w:color="auto"/>
              <w:right w:val="nil"/>
            </w:tcBorders>
          </w:tcPr>
          <w:p w14:paraId="2FF1F665" w14:textId="77777777" w:rsidR="00D83992" w:rsidRPr="006435DE" w:rsidRDefault="00D83992" w:rsidP="006435DE">
            <w:pPr>
              <w:spacing w:after="0" w:line="240" w:lineRule="auto"/>
              <w:jc w:val="center"/>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4BA8C046" w14:textId="12484A2C" w:rsidR="00D83992" w:rsidRPr="00D83992" w:rsidRDefault="00D83992" w:rsidP="006435DE">
            <w:pPr>
              <w:spacing w:after="0" w:line="240" w:lineRule="auto"/>
              <w:jc w:val="center"/>
              <w:rPr>
                <w:color w:val="000000"/>
                <w:sz w:val="22"/>
                <w:szCs w:val="22"/>
              </w:rPr>
            </w:pPr>
            <w:r w:rsidRPr="006435DE">
              <w:rPr>
                <w:color w:val="000000"/>
                <w:sz w:val="22"/>
                <w:szCs w:val="22"/>
              </w:rPr>
              <w:t>Hatchery</w:t>
            </w:r>
          </w:p>
        </w:tc>
        <w:tc>
          <w:tcPr>
            <w:tcW w:w="1318" w:type="dxa"/>
            <w:tcBorders>
              <w:top w:val="nil"/>
              <w:left w:val="nil"/>
              <w:bottom w:val="single" w:sz="4" w:space="0" w:color="auto"/>
              <w:right w:val="nil"/>
            </w:tcBorders>
            <w:shd w:val="clear" w:color="auto" w:fill="auto"/>
            <w:noWrap/>
            <w:vAlign w:val="bottom"/>
            <w:hideMark/>
          </w:tcPr>
          <w:p w14:paraId="23E514DF" w14:textId="11085859" w:rsidR="00D83992" w:rsidRPr="00D83992" w:rsidRDefault="00D83992" w:rsidP="006435DE">
            <w:pPr>
              <w:spacing w:after="0" w:line="240" w:lineRule="auto"/>
              <w:jc w:val="center"/>
              <w:rPr>
                <w:color w:val="000000"/>
                <w:sz w:val="22"/>
                <w:szCs w:val="22"/>
              </w:rPr>
            </w:pPr>
            <w:r w:rsidRPr="006435DE">
              <w:rPr>
                <w:color w:val="000000"/>
                <w:sz w:val="22"/>
                <w:szCs w:val="22"/>
              </w:rPr>
              <w:t>Wild</w:t>
            </w:r>
          </w:p>
        </w:tc>
      </w:tr>
      <w:tr w:rsidR="00D83992" w:rsidRPr="00D83992" w14:paraId="4B73C387" w14:textId="77777777" w:rsidTr="00DF772C">
        <w:trPr>
          <w:trHeight w:val="368"/>
        </w:trPr>
        <w:tc>
          <w:tcPr>
            <w:tcW w:w="3809" w:type="dxa"/>
            <w:tcBorders>
              <w:top w:val="single" w:sz="4" w:space="0" w:color="auto"/>
              <w:left w:val="nil"/>
              <w:bottom w:val="nil"/>
              <w:right w:val="nil"/>
            </w:tcBorders>
            <w:shd w:val="clear" w:color="auto" w:fill="auto"/>
            <w:noWrap/>
            <w:vAlign w:val="bottom"/>
            <w:hideMark/>
          </w:tcPr>
          <w:p w14:paraId="138F868D" w14:textId="77777777" w:rsidR="00D83992" w:rsidRPr="00D83992" w:rsidRDefault="00D83992" w:rsidP="00D83992">
            <w:pPr>
              <w:spacing w:after="0" w:line="240" w:lineRule="auto"/>
              <w:rPr>
                <w:color w:val="000000"/>
                <w:sz w:val="22"/>
                <w:szCs w:val="22"/>
              </w:rPr>
            </w:pPr>
            <w:r w:rsidRPr="00D83992">
              <w:rPr>
                <w:color w:val="000000"/>
                <w:sz w:val="22"/>
                <w:szCs w:val="22"/>
              </w:rPr>
              <w:t>Null</w:t>
            </w:r>
          </w:p>
        </w:tc>
        <w:tc>
          <w:tcPr>
            <w:tcW w:w="1110" w:type="dxa"/>
            <w:tcBorders>
              <w:top w:val="single" w:sz="4" w:space="0" w:color="auto"/>
              <w:left w:val="nil"/>
              <w:bottom w:val="nil"/>
              <w:right w:val="nil"/>
            </w:tcBorders>
            <w:shd w:val="clear" w:color="auto" w:fill="auto"/>
            <w:noWrap/>
            <w:vAlign w:val="bottom"/>
            <w:hideMark/>
          </w:tcPr>
          <w:p w14:paraId="04299177" w14:textId="191E05EB" w:rsidR="00D83992" w:rsidRPr="00D83992" w:rsidRDefault="00D83992" w:rsidP="006435DE">
            <w:pPr>
              <w:spacing w:after="0" w:line="240" w:lineRule="auto"/>
              <w:jc w:val="right"/>
              <w:rPr>
                <w:color w:val="000000"/>
                <w:sz w:val="22"/>
                <w:szCs w:val="22"/>
              </w:rPr>
            </w:pPr>
            <w:r w:rsidRPr="00D83992">
              <w:rPr>
                <w:color w:val="000000"/>
                <w:sz w:val="22"/>
                <w:szCs w:val="22"/>
              </w:rPr>
              <w:t>1760.</w:t>
            </w:r>
            <w:r w:rsidR="006435DE">
              <w:rPr>
                <w:color w:val="000000"/>
                <w:sz w:val="22"/>
                <w:szCs w:val="22"/>
              </w:rPr>
              <w:t>4</w:t>
            </w:r>
          </w:p>
        </w:tc>
        <w:tc>
          <w:tcPr>
            <w:tcW w:w="1142" w:type="dxa"/>
            <w:tcBorders>
              <w:top w:val="single" w:sz="4" w:space="0" w:color="auto"/>
              <w:left w:val="nil"/>
              <w:bottom w:val="nil"/>
              <w:right w:val="nil"/>
            </w:tcBorders>
            <w:shd w:val="clear" w:color="auto" w:fill="auto"/>
            <w:noWrap/>
            <w:vAlign w:val="bottom"/>
            <w:hideMark/>
          </w:tcPr>
          <w:p w14:paraId="49BE2539" w14:textId="57448068" w:rsidR="00D83992" w:rsidRPr="00D83992" w:rsidRDefault="00D83992" w:rsidP="006435DE">
            <w:pPr>
              <w:spacing w:after="0" w:line="240" w:lineRule="auto"/>
              <w:jc w:val="right"/>
              <w:rPr>
                <w:color w:val="000000"/>
                <w:sz w:val="22"/>
                <w:szCs w:val="22"/>
              </w:rPr>
            </w:pPr>
            <w:r w:rsidRPr="00D83992">
              <w:rPr>
                <w:color w:val="000000"/>
                <w:sz w:val="22"/>
                <w:szCs w:val="22"/>
              </w:rPr>
              <w:t>998.</w:t>
            </w:r>
            <w:r w:rsidR="006435DE">
              <w:rPr>
                <w:color w:val="000000"/>
                <w:sz w:val="22"/>
                <w:szCs w:val="22"/>
              </w:rPr>
              <w:t>3</w:t>
            </w:r>
          </w:p>
        </w:tc>
        <w:tc>
          <w:tcPr>
            <w:tcW w:w="926" w:type="dxa"/>
            <w:gridSpan w:val="2"/>
            <w:tcBorders>
              <w:top w:val="single" w:sz="4" w:space="0" w:color="auto"/>
              <w:left w:val="nil"/>
              <w:bottom w:val="nil"/>
              <w:right w:val="nil"/>
            </w:tcBorders>
          </w:tcPr>
          <w:p w14:paraId="689A5B22" w14:textId="77777777" w:rsidR="00D83992" w:rsidRPr="006435DE" w:rsidRDefault="00D83992" w:rsidP="00D83992">
            <w:pPr>
              <w:spacing w:after="0" w:line="240" w:lineRule="auto"/>
              <w:jc w:val="right"/>
              <w:rPr>
                <w:color w:val="000000"/>
                <w:sz w:val="22"/>
                <w:szCs w:val="22"/>
              </w:rPr>
            </w:pPr>
          </w:p>
        </w:tc>
        <w:tc>
          <w:tcPr>
            <w:tcW w:w="1255" w:type="dxa"/>
            <w:tcBorders>
              <w:top w:val="single" w:sz="4" w:space="0" w:color="auto"/>
              <w:left w:val="nil"/>
              <w:bottom w:val="nil"/>
              <w:right w:val="nil"/>
            </w:tcBorders>
            <w:shd w:val="clear" w:color="auto" w:fill="auto"/>
            <w:noWrap/>
            <w:vAlign w:val="bottom"/>
            <w:hideMark/>
          </w:tcPr>
          <w:p w14:paraId="1EA6CEE1" w14:textId="70863B35" w:rsidR="00D83992" w:rsidRPr="00D83992" w:rsidRDefault="00D83992" w:rsidP="00D83992">
            <w:pPr>
              <w:spacing w:after="0" w:line="240" w:lineRule="auto"/>
              <w:jc w:val="right"/>
              <w:rPr>
                <w:color w:val="000000"/>
                <w:sz w:val="22"/>
                <w:szCs w:val="22"/>
              </w:rPr>
            </w:pPr>
            <w:r w:rsidRPr="00D83992">
              <w:rPr>
                <w:color w:val="000000"/>
                <w:sz w:val="22"/>
                <w:szCs w:val="22"/>
              </w:rPr>
              <w:t>0</w:t>
            </w:r>
          </w:p>
        </w:tc>
        <w:tc>
          <w:tcPr>
            <w:tcW w:w="1318" w:type="dxa"/>
            <w:tcBorders>
              <w:top w:val="single" w:sz="4" w:space="0" w:color="auto"/>
              <w:left w:val="nil"/>
              <w:bottom w:val="nil"/>
              <w:right w:val="nil"/>
            </w:tcBorders>
            <w:shd w:val="clear" w:color="auto" w:fill="auto"/>
            <w:noWrap/>
            <w:vAlign w:val="bottom"/>
            <w:hideMark/>
          </w:tcPr>
          <w:p w14:paraId="005B590C" w14:textId="77777777" w:rsidR="00D83992" w:rsidRPr="00D83992" w:rsidRDefault="00D83992" w:rsidP="00D83992">
            <w:pPr>
              <w:spacing w:after="0" w:line="240" w:lineRule="auto"/>
              <w:jc w:val="right"/>
              <w:rPr>
                <w:color w:val="000000"/>
                <w:sz w:val="22"/>
                <w:szCs w:val="22"/>
              </w:rPr>
            </w:pPr>
            <w:r w:rsidRPr="00D83992">
              <w:rPr>
                <w:color w:val="000000"/>
                <w:sz w:val="22"/>
                <w:szCs w:val="22"/>
              </w:rPr>
              <w:t>0</w:t>
            </w:r>
          </w:p>
        </w:tc>
      </w:tr>
      <w:tr w:rsidR="00D83992" w:rsidRPr="00D83992" w14:paraId="2B26D450" w14:textId="77777777" w:rsidTr="00DF772C">
        <w:trPr>
          <w:trHeight w:val="368"/>
        </w:trPr>
        <w:tc>
          <w:tcPr>
            <w:tcW w:w="3809" w:type="dxa"/>
            <w:tcBorders>
              <w:top w:val="nil"/>
              <w:left w:val="nil"/>
              <w:bottom w:val="nil"/>
              <w:right w:val="nil"/>
            </w:tcBorders>
            <w:shd w:val="clear" w:color="auto" w:fill="auto"/>
            <w:noWrap/>
            <w:vAlign w:val="bottom"/>
            <w:hideMark/>
          </w:tcPr>
          <w:p w14:paraId="3320E54A" w14:textId="77777777" w:rsidR="00D83992" w:rsidRPr="00D83992" w:rsidRDefault="00D83992" w:rsidP="00D83992">
            <w:pPr>
              <w:spacing w:after="0" w:line="240" w:lineRule="auto"/>
              <w:rPr>
                <w:color w:val="000000"/>
                <w:sz w:val="22"/>
                <w:szCs w:val="22"/>
              </w:rPr>
            </w:pPr>
            <w:r w:rsidRPr="00D83992">
              <w:rPr>
                <w:color w:val="000000"/>
                <w:sz w:val="22"/>
                <w:szCs w:val="22"/>
              </w:rPr>
              <w:t>Marine</w:t>
            </w:r>
          </w:p>
        </w:tc>
        <w:tc>
          <w:tcPr>
            <w:tcW w:w="1110" w:type="dxa"/>
            <w:tcBorders>
              <w:top w:val="nil"/>
              <w:left w:val="nil"/>
              <w:bottom w:val="nil"/>
              <w:right w:val="nil"/>
            </w:tcBorders>
            <w:shd w:val="clear" w:color="auto" w:fill="auto"/>
            <w:noWrap/>
            <w:vAlign w:val="bottom"/>
            <w:hideMark/>
          </w:tcPr>
          <w:p w14:paraId="1009288B" w14:textId="39517A70" w:rsidR="00D83992" w:rsidRPr="00D83992" w:rsidRDefault="00D83992" w:rsidP="006435DE">
            <w:pPr>
              <w:spacing w:after="0" w:line="240" w:lineRule="auto"/>
              <w:jc w:val="right"/>
              <w:rPr>
                <w:color w:val="000000"/>
                <w:sz w:val="22"/>
                <w:szCs w:val="22"/>
              </w:rPr>
            </w:pPr>
            <w:r w:rsidRPr="00D83992">
              <w:rPr>
                <w:color w:val="000000"/>
                <w:sz w:val="22"/>
                <w:szCs w:val="22"/>
              </w:rPr>
              <w:t>1475.</w:t>
            </w:r>
            <w:r w:rsidR="006435DE">
              <w:rPr>
                <w:color w:val="000000"/>
                <w:sz w:val="22"/>
                <w:szCs w:val="22"/>
              </w:rPr>
              <w:t>2</w:t>
            </w:r>
          </w:p>
        </w:tc>
        <w:tc>
          <w:tcPr>
            <w:tcW w:w="1142" w:type="dxa"/>
            <w:tcBorders>
              <w:top w:val="nil"/>
              <w:left w:val="nil"/>
              <w:bottom w:val="nil"/>
              <w:right w:val="nil"/>
            </w:tcBorders>
            <w:shd w:val="clear" w:color="auto" w:fill="auto"/>
            <w:noWrap/>
            <w:vAlign w:val="bottom"/>
            <w:hideMark/>
          </w:tcPr>
          <w:p w14:paraId="4A651C1C" w14:textId="45410CAA" w:rsidR="00D83992" w:rsidRPr="00D83992" w:rsidRDefault="00D83992" w:rsidP="006435DE">
            <w:pPr>
              <w:spacing w:after="0" w:line="240" w:lineRule="auto"/>
              <w:jc w:val="right"/>
              <w:rPr>
                <w:color w:val="000000"/>
                <w:sz w:val="22"/>
                <w:szCs w:val="22"/>
              </w:rPr>
            </w:pPr>
            <w:r w:rsidRPr="00D83992">
              <w:rPr>
                <w:color w:val="000000"/>
                <w:sz w:val="22"/>
                <w:szCs w:val="22"/>
              </w:rPr>
              <w:t>921.6</w:t>
            </w:r>
          </w:p>
        </w:tc>
        <w:tc>
          <w:tcPr>
            <w:tcW w:w="926" w:type="dxa"/>
            <w:gridSpan w:val="2"/>
            <w:tcBorders>
              <w:top w:val="nil"/>
              <w:left w:val="nil"/>
              <w:bottom w:val="nil"/>
              <w:right w:val="nil"/>
            </w:tcBorders>
          </w:tcPr>
          <w:p w14:paraId="1B044B81"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3F4402E" w14:textId="3A576681" w:rsidR="00D83992" w:rsidRPr="00D83992" w:rsidRDefault="00D83992" w:rsidP="006435DE">
            <w:pPr>
              <w:spacing w:after="0" w:line="240" w:lineRule="auto"/>
              <w:jc w:val="right"/>
              <w:rPr>
                <w:color w:val="000000"/>
                <w:sz w:val="22"/>
                <w:szCs w:val="22"/>
              </w:rPr>
            </w:pPr>
            <w:r w:rsidRPr="00D83992">
              <w:rPr>
                <w:color w:val="000000"/>
                <w:sz w:val="22"/>
                <w:szCs w:val="22"/>
              </w:rPr>
              <w:t>0.162</w:t>
            </w:r>
          </w:p>
        </w:tc>
        <w:tc>
          <w:tcPr>
            <w:tcW w:w="1318" w:type="dxa"/>
            <w:tcBorders>
              <w:top w:val="nil"/>
              <w:left w:val="nil"/>
              <w:bottom w:val="nil"/>
              <w:right w:val="nil"/>
            </w:tcBorders>
            <w:shd w:val="clear" w:color="auto" w:fill="auto"/>
            <w:noWrap/>
            <w:vAlign w:val="bottom"/>
            <w:hideMark/>
          </w:tcPr>
          <w:p w14:paraId="6C4EEEAA" w14:textId="4F07344B" w:rsidR="00D83992" w:rsidRPr="00D83992" w:rsidRDefault="00D83992" w:rsidP="006435DE">
            <w:pPr>
              <w:spacing w:after="0" w:line="240" w:lineRule="auto"/>
              <w:jc w:val="right"/>
              <w:rPr>
                <w:color w:val="000000"/>
                <w:sz w:val="22"/>
                <w:szCs w:val="22"/>
              </w:rPr>
            </w:pPr>
            <w:r w:rsidRPr="00D83992">
              <w:rPr>
                <w:color w:val="000000"/>
                <w:sz w:val="22"/>
                <w:szCs w:val="22"/>
              </w:rPr>
              <w:t>0.07</w:t>
            </w:r>
            <w:r w:rsidR="006435DE">
              <w:rPr>
                <w:color w:val="000000"/>
                <w:sz w:val="22"/>
                <w:szCs w:val="22"/>
              </w:rPr>
              <w:t>7</w:t>
            </w:r>
          </w:p>
        </w:tc>
      </w:tr>
      <w:tr w:rsidR="00D83992" w:rsidRPr="00D83992" w14:paraId="6049E416" w14:textId="77777777" w:rsidTr="00DF772C">
        <w:trPr>
          <w:trHeight w:val="368"/>
        </w:trPr>
        <w:tc>
          <w:tcPr>
            <w:tcW w:w="3809" w:type="dxa"/>
            <w:tcBorders>
              <w:top w:val="nil"/>
              <w:left w:val="nil"/>
              <w:bottom w:val="nil"/>
              <w:right w:val="nil"/>
            </w:tcBorders>
            <w:shd w:val="clear" w:color="auto" w:fill="auto"/>
            <w:noWrap/>
            <w:vAlign w:val="bottom"/>
            <w:hideMark/>
          </w:tcPr>
          <w:p w14:paraId="0BABD1EA" w14:textId="77777777" w:rsidR="00D83992" w:rsidRPr="00D83992" w:rsidRDefault="00D83992" w:rsidP="00D83992">
            <w:pPr>
              <w:spacing w:after="0" w:line="240" w:lineRule="auto"/>
              <w:rPr>
                <w:color w:val="000000"/>
                <w:sz w:val="22"/>
                <w:szCs w:val="22"/>
              </w:rPr>
            </w:pPr>
            <w:r w:rsidRPr="00D83992">
              <w:rPr>
                <w:color w:val="000000"/>
                <w:sz w:val="22"/>
                <w:szCs w:val="22"/>
              </w:rPr>
              <w:t>Day</w:t>
            </w:r>
          </w:p>
        </w:tc>
        <w:tc>
          <w:tcPr>
            <w:tcW w:w="1110" w:type="dxa"/>
            <w:tcBorders>
              <w:top w:val="nil"/>
              <w:left w:val="nil"/>
              <w:bottom w:val="nil"/>
              <w:right w:val="nil"/>
            </w:tcBorders>
            <w:shd w:val="clear" w:color="auto" w:fill="auto"/>
            <w:noWrap/>
            <w:vAlign w:val="bottom"/>
            <w:hideMark/>
          </w:tcPr>
          <w:p w14:paraId="59A0B11C" w14:textId="0A3AC25D" w:rsidR="00D83992" w:rsidRPr="00D83992" w:rsidRDefault="00D83992" w:rsidP="006435DE">
            <w:pPr>
              <w:spacing w:after="0" w:line="240" w:lineRule="auto"/>
              <w:jc w:val="right"/>
              <w:rPr>
                <w:color w:val="000000"/>
                <w:sz w:val="22"/>
                <w:szCs w:val="22"/>
              </w:rPr>
            </w:pPr>
            <w:r w:rsidRPr="00D83992">
              <w:rPr>
                <w:color w:val="000000"/>
                <w:sz w:val="22"/>
                <w:szCs w:val="22"/>
              </w:rPr>
              <w:t>1718.</w:t>
            </w:r>
            <w:r w:rsidR="006435DE">
              <w:rPr>
                <w:color w:val="000000"/>
                <w:sz w:val="22"/>
                <w:szCs w:val="22"/>
              </w:rPr>
              <w:t>6</w:t>
            </w:r>
          </w:p>
        </w:tc>
        <w:tc>
          <w:tcPr>
            <w:tcW w:w="1142" w:type="dxa"/>
            <w:tcBorders>
              <w:top w:val="nil"/>
              <w:left w:val="nil"/>
              <w:bottom w:val="nil"/>
              <w:right w:val="nil"/>
            </w:tcBorders>
            <w:shd w:val="clear" w:color="auto" w:fill="auto"/>
            <w:noWrap/>
            <w:vAlign w:val="bottom"/>
            <w:hideMark/>
          </w:tcPr>
          <w:p w14:paraId="04B7545F" w14:textId="038C8408" w:rsidR="00D83992" w:rsidRPr="00D83992" w:rsidRDefault="00D83992" w:rsidP="006435DE">
            <w:pPr>
              <w:spacing w:after="0" w:line="240" w:lineRule="auto"/>
              <w:jc w:val="right"/>
              <w:rPr>
                <w:color w:val="000000"/>
                <w:sz w:val="22"/>
                <w:szCs w:val="22"/>
              </w:rPr>
            </w:pPr>
            <w:r w:rsidRPr="00D83992">
              <w:rPr>
                <w:color w:val="000000"/>
                <w:sz w:val="22"/>
                <w:szCs w:val="22"/>
              </w:rPr>
              <w:t>952.</w:t>
            </w:r>
            <w:r w:rsidR="006435DE">
              <w:rPr>
                <w:color w:val="000000"/>
                <w:sz w:val="22"/>
                <w:szCs w:val="22"/>
              </w:rPr>
              <w:t>1</w:t>
            </w:r>
          </w:p>
        </w:tc>
        <w:tc>
          <w:tcPr>
            <w:tcW w:w="926" w:type="dxa"/>
            <w:gridSpan w:val="2"/>
            <w:tcBorders>
              <w:top w:val="nil"/>
              <w:left w:val="nil"/>
              <w:bottom w:val="nil"/>
              <w:right w:val="nil"/>
            </w:tcBorders>
          </w:tcPr>
          <w:p w14:paraId="0DB06606"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082C61C9" w14:textId="2857FC92" w:rsidR="00D83992" w:rsidRPr="00D83992" w:rsidRDefault="00D83992" w:rsidP="006435DE">
            <w:pPr>
              <w:spacing w:after="0" w:line="240" w:lineRule="auto"/>
              <w:jc w:val="right"/>
              <w:rPr>
                <w:color w:val="000000"/>
                <w:sz w:val="22"/>
                <w:szCs w:val="22"/>
              </w:rPr>
            </w:pPr>
            <w:r w:rsidRPr="00D83992">
              <w:rPr>
                <w:color w:val="000000"/>
                <w:sz w:val="22"/>
                <w:szCs w:val="22"/>
              </w:rPr>
              <w:t>0.02</w:t>
            </w:r>
            <w:r w:rsidR="006435DE">
              <w:rPr>
                <w:color w:val="000000"/>
                <w:sz w:val="22"/>
                <w:szCs w:val="22"/>
              </w:rPr>
              <w:t>4</w:t>
            </w:r>
          </w:p>
        </w:tc>
        <w:tc>
          <w:tcPr>
            <w:tcW w:w="1318" w:type="dxa"/>
            <w:tcBorders>
              <w:top w:val="nil"/>
              <w:left w:val="nil"/>
              <w:bottom w:val="nil"/>
              <w:right w:val="nil"/>
            </w:tcBorders>
            <w:shd w:val="clear" w:color="auto" w:fill="auto"/>
            <w:noWrap/>
            <w:vAlign w:val="bottom"/>
            <w:hideMark/>
          </w:tcPr>
          <w:p w14:paraId="29B00203" w14:textId="1714E1A2" w:rsidR="00D83992" w:rsidRPr="00D83992" w:rsidRDefault="00D83992" w:rsidP="006435DE">
            <w:pPr>
              <w:spacing w:after="0" w:line="240" w:lineRule="auto"/>
              <w:jc w:val="right"/>
              <w:rPr>
                <w:color w:val="000000"/>
                <w:sz w:val="22"/>
                <w:szCs w:val="22"/>
              </w:rPr>
            </w:pPr>
            <w:r w:rsidRPr="00D83992">
              <w:rPr>
                <w:color w:val="000000"/>
                <w:sz w:val="22"/>
                <w:szCs w:val="22"/>
              </w:rPr>
              <w:t>0.04</w:t>
            </w:r>
            <w:r w:rsidR="006435DE">
              <w:rPr>
                <w:color w:val="000000"/>
                <w:sz w:val="22"/>
                <w:szCs w:val="22"/>
              </w:rPr>
              <w:t>7</w:t>
            </w:r>
          </w:p>
        </w:tc>
      </w:tr>
      <w:tr w:rsidR="00D83992" w:rsidRPr="00D83992" w14:paraId="69A9CD68" w14:textId="77777777" w:rsidTr="00DF772C">
        <w:trPr>
          <w:trHeight w:val="368"/>
        </w:trPr>
        <w:tc>
          <w:tcPr>
            <w:tcW w:w="3809" w:type="dxa"/>
            <w:tcBorders>
              <w:top w:val="nil"/>
              <w:left w:val="nil"/>
              <w:bottom w:val="nil"/>
              <w:right w:val="nil"/>
            </w:tcBorders>
            <w:shd w:val="clear" w:color="auto" w:fill="auto"/>
            <w:noWrap/>
            <w:vAlign w:val="bottom"/>
            <w:hideMark/>
          </w:tcPr>
          <w:p w14:paraId="0DC00646" w14:textId="77777777" w:rsidR="00D83992" w:rsidRPr="00D83992" w:rsidRDefault="00D83992" w:rsidP="00D83992">
            <w:pPr>
              <w:spacing w:after="0" w:line="240" w:lineRule="auto"/>
              <w:rPr>
                <w:color w:val="000000"/>
                <w:sz w:val="22"/>
                <w:szCs w:val="22"/>
              </w:rPr>
            </w:pPr>
            <w:r w:rsidRPr="00D83992">
              <w:rPr>
                <w:color w:val="000000"/>
                <w:sz w:val="22"/>
                <w:szCs w:val="22"/>
              </w:rPr>
              <w:t>Day/year</w:t>
            </w:r>
          </w:p>
        </w:tc>
        <w:tc>
          <w:tcPr>
            <w:tcW w:w="1110" w:type="dxa"/>
            <w:tcBorders>
              <w:top w:val="nil"/>
              <w:left w:val="nil"/>
              <w:bottom w:val="nil"/>
              <w:right w:val="nil"/>
            </w:tcBorders>
            <w:shd w:val="clear" w:color="auto" w:fill="auto"/>
            <w:noWrap/>
            <w:vAlign w:val="bottom"/>
            <w:hideMark/>
          </w:tcPr>
          <w:p w14:paraId="1ABD5C96" w14:textId="0FB140BF"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bottom w:val="nil"/>
              <w:right w:val="nil"/>
            </w:tcBorders>
            <w:shd w:val="clear" w:color="auto" w:fill="auto"/>
            <w:noWrap/>
            <w:vAlign w:val="bottom"/>
            <w:hideMark/>
          </w:tcPr>
          <w:p w14:paraId="6D959FF6" w14:textId="0310A7E6" w:rsidR="00D83992" w:rsidRPr="00D83992" w:rsidRDefault="00D83992" w:rsidP="006435DE">
            <w:pPr>
              <w:spacing w:after="0" w:line="240" w:lineRule="auto"/>
              <w:jc w:val="right"/>
              <w:rPr>
                <w:color w:val="000000"/>
                <w:sz w:val="22"/>
                <w:szCs w:val="22"/>
              </w:rPr>
            </w:pPr>
            <w:r w:rsidRPr="00D83992">
              <w:rPr>
                <w:color w:val="000000"/>
                <w:sz w:val="22"/>
                <w:szCs w:val="22"/>
              </w:rPr>
              <w:t>802.</w:t>
            </w:r>
            <w:r w:rsidR="006435DE">
              <w:rPr>
                <w:color w:val="000000"/>
                <w:sz w:val="22"/>
                <w:szCs w:val="22"/>
              </w:rPr>
              <w:t>4</w:t>
            </w:r>
          </w:p>
        </w:tc>
        <w:tc>
          <w:tcPr>
            <w:tcW w:w="926" w:type="dxa"/>
            <w:gridSpan w:val="2"/>
            <w:tcBorders>
              <w:top w:val="nil"/>
              <w:left w:val="nil"/>
              <w:bottom w:val="nil"/>
              <w:right w:val="nil"/>
            </w:tcBorders>
          </w:tcPr>
          <w:p w14:paraId="074D38B5"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026866C" w14:textId="3F983050"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bottom w:val="nil"/>
              <w:right w:val="nil"/>
            </w:tcBorders>
            <w:shd w:val="clear" w:color="auto" w:fill="auto"/>
            <w:noWrap/>
            <w:vAlign w:val="bottom"/>
            <w:hideMark/>
          </w:tcPr>
          <w:p w14:paraId="00FFA000" w14:textId="0ADA32AD"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7</w:t>
            </w:r>
          </w:p>
        </w:tc>
      </w:tr>
      <w:tr w:rsidR="00D83992" w:rsidRPr="00D83992" w14:paraId="142DBA1C" w14:textId="77777777" w:rsidTr="00DF772C">
        <w:trPr>
          <w:trHeight w:val="368"/>
        </w:trPr>
        <w:tc>
          <w:tcPr>
            <w:tcW w:w="3809" w:type="dxa"/>
            <w:tcBorders>
              <w:top w:val="nil"/>
              <w:left w:val="nil"/>
              <w:right w:val="nil"/>
            </w:tcBorders>
            <w:shd w:val="clear" w:color="auto" w:fill="auto"/>
            <w:noWrap/>
            <w:vAlign w:val="bottom"/>
            <w:hideMark/>
          </w:tcPr>
          <w:p w14:paraId="3239EB78" w14:textId="77777777" w:rsidR="00D83992" w:rsidRPr="00D83992" w:rsidRDefault="00D83992" w:rsidP="00D83992">
            <w:pPr>
              <w:spacing w:after="0" w:line="240" w:lineRule="auto"/>
              <w:rPr>
                <w:color w:val="000000"/>
                <w:sz w:val="22"/>
                <w:szCs w:val="22"/>
              </w:rPr>
            </w:pPr>
            <w:r w:rsidRPr="00D83992">
              <w:rPr>
                <w:color w:val="000000"/>
                <w:sz w:val="22"/>
                <w:szCs w:val="22"/>
              </w:rPr>
              <w:t>Day + day/year</w:t>
            </w:r>
          </w:p>
        </w:tc>
        <w:tc>
          <w:tcPr>
            <w:tcW w:w="1110" w:type="dxa"/>
            <w:tcBorders>
              <w:top w:val="nil"/>
              <w:left w:val="nil"/>
              <w:right w:val="nil"/>
            </w:tcBorders>
            <w:shd w:val="clear" w:color="auto" w:fill="auto"/>
            <w:noWrap/>
            <w:vAlign w:val="bottom"/>
            <w:hideMark/>
          </w:tcPr>
          <w:p w14:paraId="730B33FB" w14:textId="0C547C9A"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right w:val="nil"/>
            </w:tcBorders>
            <w:shd w:val="clear" w:color="auto" w:fill="auto"/>
            <w:noWrap/>
            <w:vAlign w:val="bottom"/>
            <w:hideMark/>
          </w:tcPr>
          <w:p w14:paraId="0FD618C6" w14:textId="3105C433" w:rsidR="00D83992" w:rsidRPr="00D83992" w:rsidRDefault="00D83992" w:rsidP="006435DE">
            <w:pPr>
              <w:spacing w:after="0" w:line="240" w:lineRule="auto"/>
              <w:jc w:val="right"/>
              <w:rPr>
                <w:color w:val="000000"/>
                <w:sz w:val="22"/>
                <w:szCs w:val="22"/>
              </w:rPr>
            </w:pPr>
            <w:r w:rsidRPr="00D83992">
              <w:rPr>
                <w:color w:val="000000"/>
                <w:sz w:val="22"/>
                <w:szCs w:val="22"/>
              </w:rPr>
              <w:t>800.4</w:t>
            </w:r>
          </w:p>
        </w:tc>
        <w:tc>
          <w:tcPr>
            <w:tcW w:w="926" w:type="dxa"/>
            <w:gridSpan w:val="2"/>
            <w:tcBorders>
              <w:top w:val="nil"/>
              <w:left w:val="nil"/>
              <w:right w:val="nil"/>
            </w:tcBorders>
          </w:tcPr>
          <w:p w14:paraId="6A6D6A5C"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right w:val="nil"/>
            </w:tcBorders>
            <w:shd w:val="clear" w:color="auto" w:fill="auto"/>
            <w:noWrap/>
            <w:vAlign w:val="bottom"/>
            <w:hideMark/>
          </w:tcPr>
          <w:p w14:paraId="23812FAF" w14:textId="3E5C8CC7"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right w:val="nil"/>
            </w:tcBorders>
            <w:shd w:val="clear" w:color="auto" w:fill="auto"/>
            <w:noWrap/>
            <w:vAlign w:val="bottom"/>
            <w:hideMark/>
          </w:tcPr>
          <w:p w14:paraId="2E0F188E" w14:textId="7D6889C1"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8</w:t>
            </w:r>
          </w:p>
        </w:tc>
      </w:tr>
      <w:tr w:rsidR="00D83992" w:rsidRPr="00D83992" w14:paraId="3EB7F333"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39497254" w14:textId="77777777" w:rsidR="00D83992" w:rsidRPr="00D83992" w:rsidRDefault="00D83992" w:rsidP="00D83992">
            <w:pPr>
              <w:spacing w:after="0" w:line="240" w:lineRule="auto"/>
              <w:rPr>
                <w:color w:val="000000"/>
                <w:sz w:val="22"/>
                <w:szCs w:val="22"/>
              </w:rPr>
            </w:pPr>
            <w:r w:rsidRPr="00D83992">
              <w:rPr>
                <w:color w:val="000000"/>
                <w:sz w:val="22"/>
                <w:szCs w:val="22"/>
              </w:rPr>
              <w:t>Marine covariates + day + day/year</w:t>
            </w:r>
          </w:p>
        </w:tc>
        <w:tc>
          <w:tcPr>
            <w:tcW w:w="1110" w:type="dxa"/>
            <w:tcBorders>
              <w:top w:val="nil"/>
              <w:left w:val="nil"/>
              <w:bottom w:val="single" w:sz="4" w:space="0" w:color="auto"/>
              <w:right w:val="nil"/>
            </w:tcBorders>
            <w:shd w:val="clear" w:color="auto" w:fill="auto"/>
            <w:noWrap/>
            <w:vAlign w:val="bottom"/>
            <w:hideMark/>
          </w:tcPr>
          <w:p w14:paraId="51B3D628" w14:textId="023F18E4" w:rsidR="00D83992" w:rsidRPr="00D83992" w:rsidRDefault="00D83992" w:rsidP="006435DE">
            <w:pPr>
              <w:spacing w:after="0" w:line="240" w:lineRule="auto"/>
              <w:jc w:val="right"/>
              <w:rPr>
                <w:color w:val="000000"/>
                <w:sz w:val="22"/>
                <w:szCs w:val="22"/>
              </w:rPr>
            </w:pPr>
            <w:r w:rsidRPr="00D83992">
              <w:rPr>
                <w:color w:val="000000"/>
                <w:sz w:val="22"/>
                <w:szCs w:val="22"/>
              </w:rPr>
              <w:t>1144</w:t>
            </w:r>
            <w:r w:rsidR="006435DE">
              <w:rPr>
                <w:color w:val="000000"/>
                <w:sz w:val="22"/>
                <w:szCs w:val="22"/>
              </w:rPr>
              <w:t>.1</w:t>
            </w:r>
          </w:p>
        </w:tc>
        <w:tc>
          <w:tcPr>
            <w:tcW w:w="1142" w:type="dxa"/>
            <w:tcBorders>
              <w:top w:val="nil"/>
              <w:left w:val="nil"/>
              <w:bottom w:val="single" w:sz="4" w:space="0" w:color="auto"/>
              <w:right w:val="nil"/>
            </w:tcBorders>
            <w:shd w:val="clear" w:color="auto" w:fill="auto"/>
            <w:noWrap/>
            <w:vAlign w:val="bottom"/>
            <w:hideMark/>
          </w:tcPr>
          <w:p w14:paraId="7B2BADF8" w14:textId="74EF262D" w:rsidR="00D83992" w:rsidRPr="00D83992" w:rsidRDefault="00D83992" w:rsidP="006435DE">
            <w:pPr>
              <w:spacing w:after="0" w:line="240" w:lineRule="auto"/>
              <w:jc w:val="right"/>
              <w:rPr>
                <w:color w:val="000000"/>
                <w:sz w:val="22"/>
                <w:szCs w:val="22"/>
              </w:rPr>
            </w:pPr>
            <w:r w:rsidRPr="00D83992">
              <w:rPr>
                <w:color w:val="000000"/>
                <w:sz w:val="22"/>
                <w:szCs w:val="22"/>
              </w:rPr>
              <w:t>790.</w:t>
            </w:r>
            <w:r w:rsidR="006435DE">
              <w:rPr>
                <w:color w:val="000000"/>
                <w:sz w:val="22"/>
                <w:szCs w:val="22"/>
              </w:rPr>
              <w:t>8</w:t>
            </w:r>
          </w:p>
        </w:tc>
        <w:tc>
          <w:tcPr>
            <w:tcW w:w="926" w:type="dxa"/>
            <w:gridSpan w:val="2"/>
            <w:tcBorders>
              <w:top w:val="nil"/>
              <w:left w:val="nil"/>
              <w:bottom w:val="single" w:sz="4" w:space="0" w:color="auto"/>
              <w:right w:val="nil"/>
            </w:tcBorders>
          </w:tcPr>
          <w:p w14:paraId="56BE3A63"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55BE0372" w14:textId="7F918907" w:rsidR="00D83992" w:rsidRPr="00D83992" w:rsidRDefault="00D83992" w:rsidP="006435DE">
            <w:pPr>
              <w:spacing w:after="0" w:line="240" w:lineRule="auto"/>
              <w:jc w:val="right"/>
              <w:rPr>
                <w:color w:val="000000"/>
                <w:sz w:val="22"/>
                <w:szCs w:val="22"/>
              </w:rPr>
            </w:pPr>
            <w:r w:rsidRPr="00D83992">
              <w:rPr>
                <w:color w:val="000000"/>
                <w:sz w:val="22"/>
                <w:szCs w:val="22"/>
              </w:rPr>
              <w:t>0.350</w:t>
            </w:r>
          </w:p>
        </w:tc>
        <w:tc>
          <w:tcPr>
            <w:tcW w:w="1318" w:type="dxa"/>
            <w:tcBorders>
              <w:top w:val="nil"/>
              <w:left w:val="nil"/>
              <w:bottom w:val="single" w:sz="4" w:space="0" w:color="auto"/>
              <w:right w:val="nil"/>
            </w:tcBorders>
            <w:shd w:val="clear" w:color="auto" w:fill="auto"/>
            <w:noWrap/>
            <w:vAlign w:val="bottom"/>
            <w:hideMark/>
          </w:tcPr>
          <w:p w14:paraId="75970C18" w14:textId="0D2CC6D5" w:rsidR="00D83992" w:rsidRPr="00D83992" w:rsidRDefault="00D83992" w:rsidP="006435DE">
            <w:pPr>
              <w:spacing w:after="0" w:line="240" w:lineRule="auto"/>
              <w:jc w:val="right"/>
              <w:rPr>
                <w:color w:val="000000"/>
                <w:sz w:val="22"/>
                <w:szCs w:val="22"/>
              </w:rPr>
            </w:pPr>
            <w:r w:rsidRPr="00D83992">
              <w:rPr>
                <w:color w:val="000000"/>
                <w:sz w:val="22"/>
                <w:szCs w:val="22"/>
              </w:rPr>
              <w:t>0.20</w:t>
            </w:r>
            <w:r w:rsidR="006435DE">
              <w:rPr>
                <w:color w:val="000000"/>
                <w:sz w:val="22"/>
                <w:szCs w:val="22"/>
              </w:rPr>
              <w:t>8</w:t>
            </w:r>
          </w:p>
        </w:tc>
      </w:tr>
    </w:tbl>
    <w:p w14:paraId="293192D4" w14:textId="77777777" w:rsidR="000352B3" w:rsidRPr="000352B3" w:rsidRDefault="000352B3" w:rsidP="000352B3"/>
    <w:sectPr w:rsidR="000352B3" w:rsidRPr="000352B3" w:rsidSect="009E328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RWZ" w:date="2020-04-02T14:24:00Z" w:initials="MOU">
    <w:p w14:paraId="72108777" w14:textId="71D47F2A" w:rsidR="009459DA" w:rsidRDefault="009459DA">
      <w:pPr>
        <w:pStyle w:val="CommentText"/>
      </w:pPr>
      <w:r>
        <w:rPr>
          <w:rStyle w:val="CommentReference"/>
        </w:rPr>
        <w:annotationRef/>
      </w:r>
      <w:r>
        <w:t>Good abstract</w:t>
      </w:r>
    </w:p>
  </w:comment>
  <w:comment w:id="5" w:author="RWZ" w:date="2020-04-01T14:12:00Z" w:initials="MOU">
    <w:p w14:paraId="4C33F00C" w14:textId="08E386DC" w:rsidR="009459DA" w:rsidRDefault="009459DA">
      <w:pPr>
        <w:pStyle w:val="CommentText"/>
      </w:pPr>
      <w:r>
        <w:rPr>
          <w:rStyle w:val="CommentReference"/>
        </w:rPr>
        <w:annotationRef/>
      </w:r>
      <w:r>
        <w:t>I find this into paragraph to be a bit generic and not interesting. I like the way you started the abstract better.  What are the main questions that the paper is addressing?</w:t>
      </w:r>
    </w:p>
  </w:comment>
  <w:comment w:id="9" w:author="RWZ" w:date="2020-04-03T09:37:00Z" w:initials="MOU">
    <w:p w14:paraId="59B9E1C9" w14:textId="35E9C9A5" w:rsidR="009459DA" w:rsidRDefault="009459DA">
      <w:pPr>
        <w:pStyle w:val="CommentText"/>
      </w:pPr>
      <w:r>
        <w:rPr>
          <w:rStyle w:val="CommentReference"/>
        </w:rPr>
        <w:annotationRef/>
      </w:r>
      <w:r>
        <w:t>How many fall into this category? I thought the Bonneville adult facility has close to 100% detection.</w:t>
      </w:r>
    </w:p>
  </w:comment>
  <w:comment w:id="17" w:author="RWZ" w:date="2020-04-02T13:47:00Z" w:initials="MOU">
    <w:p w14:paraId="6214BDFC" w14:textId="57996B6F" w:rsidR="009459DA" w:rsidRDefault="009459DA">
      <w:pPr>
        <w:pStyle w:val="CommentText"/>
      </w:pPr>
      <w:r>
        <w:rPr>
          <w:rStyle w:val="CommentReference"/>
        </w:rPr>
        <w:annotationRef/>
      </w:r>
      <w:r>
        <w:t>I think we should begin the discussion with a summary of our main conclusions rather than a hatchery/wild comparison</w:t>
      </w:r>
    </w:p>
  </w:comment>
  <w:comment w:id="20" w:author="RWZ" w:date="2020-04-02T13:52:00Z" w:initials="MOU">
    <w:p w14:paraId="16F46619" w14:textId="2C0DF74A" w:rsidR="009459DA" w:rsidRDefault="009459DA">
      <w:pPr>
        <w:pStyle w:val="CommentText"/>
      </w:pPr>
      <w:r>
        <w:rPr>
          <w:rStyle w:val="CommentReference"/>
        </w:rPr>
        <w:annotationRef/>
      </w:r>
      <w:r>
        <w:t>speculative</w:t>
      </w:r>
    </w:p>
  </w:comment>
  <w:comment w:id="21" w:author="RWZ" w:date="2020-04-02T13:53:00Z" w:initials="MOU">
    <w:p w14:paraId="58817FED" w14:textId="438C7E97" w:rsidR="009459DA" w:rsidRDefault="009459DA">
      <w:pPr>
        <w:pStyle w:val="CommentText"/>
      </w:pPr>
      <w:r>
        <w:rPr>
          <w:rStyle w:val="CommentReference"/>
        </w:rPr>
        <w:annotationRef/>
      </w:r>
      <w:r>
        <w:t>crozier has a nice paper (Evolutionary Applications) that highlights the importance and potentially confounding effects of timing across life stages</w:t>
      </w:r>
    </w:p>
  </w:comment>
  <w:comment w:id="27" w:author="RWZ" w:date="2020-04-02T13:58:00Z" w:initials="MOU">
    <w:p w14:paraId="0A19F573" w14:textId="69FE8D01" w:rsidR="009459DA" w:rsidRDefault="009459DA">
      <w:pPr>
        <w:pStyle w:val="CommentText"/>
      </w:pPr>
      <w:r>
        <w:rPr>
          <w:rStyle w:val="CommentReference"/>
        </w:rPr>
        <w:annotationRef/>
      </w:r>
      <w:proofErr w:type="spellStart"/>
      <w:r>
        <w:t>Scheuerel</w:t>
      </w:r>
      <w:proofErr w:type="spellEnd"/>
      <w:r>
        <w:t xml:space="preserve"> TAFS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108777" w15:done="0"/>
  <w15:commentEx w15:paraId="4C33F00C" w15:done="0"/>
  <w15:commentEx w15:paraId="59B9E1C9" w15:done="0"/>
  <w15:commentEx w15:paraId="6214BDFC" w15:done="0"/>
  <w15:commentEx w15:paraId="16F46619" w15:done="0"/>
  <w15:commentEx w15:paraId="58817FED" w15:done="0"/>
  <w15:commentEx w15:paraId="0A19F5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108777" w16cid:durableId="22307420"/>
  <w16cid:commentId w16cid:paraId="4C33F00C" w16cid:durableId="222F1FCF"/>
  <w16cid:commentId w16cid:paraId="59B9E1C9" w16cid:durableId="2231825E"/>
  <w16cid:commentId w16cid:paraId="6214BDFC" w16cid:durableId="22306B8A"/>
  <w16cid:commentId w16cid:paraId="16F46619" w16cid:durableId="22306C9E"/>
  <w16cid:commentId w16cid:paraId="58817FED" w16cid:durableId="22306CC5"/>
  <w16cid:commentId w16cid:paraId="0A19F573" w16cid:durableId="22306E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WZ">
    <w15:presenceInfo w15:providerId="None" w15:userId="RW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496D"/>
    <w:rsid w:val="0000548C"/>
    <w:rsid w:val="000059F9"/>
    <w:rsid w:val="000067FC"/>
    <w:rsid w:val="000070AB"/>
    <w:rsid w:val="00010EC0"/>
    <w:rsid w:val="00012605"/>
    <w:rsid w:val="0002028E"/>
    <w:rsid w:val="00022AAD"/>
    <w:rsid w:val="0002375A"/>
    <w:rsid w:val="00023DAC"/>
    <w:rsid w:val="000250F1"/>
    <w:rsid w:val="0003150B"/>
    <w:rsid w:val="00031F08"/>
    <w:rsid w:val="000352B3"/>
    <w:rsid w:val="00044D40"/>
    <w:rsid w:val="000533B4"/>
    <w:rsid w:val="0005417B"/>
    <w:rsid w:val="00056EDB"/>
    <w:rsid w:val="00060BE5"/>
    <w:rsid w:val="000639E9"/>
    <w:rsid w:val="00066C71"/>
    <w:rsid w:val="000678E0"/>
    <w:rsid w:val="00067EF0"/>
    <w:rsid w:val="00072724"/>
    <w:rsid w:val="0008162E"/>
    <w:rsid w:val="0008385D"/>
    <w:rsid w:val="000928C0"/>
    <w:rsid w:val="00092FA2"/>
    <w:rsid w:val="00094606"/>
    <w:rsid w:val="000A05F5"/>
    <w:rsid w:val="000A63C8"/>
    <w:rsid w:val="000C1B6B"/>
    <w:rsid w:val="000C321C"/>
    <w:rsid w:val="000C3395"/>
    <w:rsid w:val="000C5425"/>
    <w:rsid w:val="000E37E3"/>
    <w:rsid w:val="001139D8"/>
    <w:rsid w:val="00114FB7"/>
    <w:rsid w:val="0011764B"/>
    <w:rsid w:val="00122E4D"/>
    <w:rsid w:val="0012549F"/>
    <w:rsid w:val="00132716"/>
    <w:rsid w:val="00146BA6"/>
    <w:rsid w:val="00150C67"/>
    <w:rsid w:val="00157970"/>
    <w:rsid w:val="00161C2C"/>
    <w:rsid w:val="00164360"/>
    <w:rsid w:val="00165788"/>
    <w:rsid w:val="0016668A"/>
    <w:rsid w:val="00166CC0"/>
    <w:rsid w:val="00167546"/>
    <w:rsid w:val="00172EEA"/>
    <w:rsid w:val="00174BD0"/>
    <w:rsid w:val="00174D9B"/>
    <w:rsid w:val="00182DDB"/>
    <w:rsid w:val="001925FC"/>
    <w:rsid w:val="0019391A"/>
    <w:rsid w:val="0019422F"/>
    <w:rsid w:val="0019435E"/>
    <w:rsid w:val="00194CBE"/>
    <w:rsid w:val="00197CCD"/>
    <w:rsid w:val="001A0138"/>
    <w:rsid w:val="001B0B9B"/>
    <w:rsid w:val="001B41F1"/>
    <w:rsid w:val="001B7FE7"/>
    <w:rsid w:val="001C7D84"/>
    <w:rsid w:val="001D209A"/>
    <w:rsid w:val="001D2915"/>
    <w:rsid w:val="001D3BBD"/>
    <w:rsid w:val="001D7E00"/>
    <w:rsid w:val="001F63FF"/>
    <w:rsid w:val="00204841"/>
    <w:rsid w:val="002058D1"/>
    <w:rsid w:val="00207F73"/>
    <w:rsid w:val="00216999"/>
    <w:rsid w:val="00220853"/>
    <w:rsid w:val="002212EC"/>
    <w:rsid w:val="00223EAF"/>
    <w:rsid w:val="00226D22"/>
    <w:rsid w:val="002310EE"/>
    <w:rsid w:val="00241156"/>
    <w:rsid w:val="0025131B"/>
    <w:rsid w:val="002610A0"/>
    <w:rsid w:val="00263B13"/>
    <w:rsid w:val="002661AB"/>
    <w:rsid w:val="00270A55"/>
    <w:rsid w:val="00277090"/>
    <w:rsid w:val="0029006E"/>
    <w:rsid w:val="002A0EA7"/>
    <w:rsid w:val="002B2075"/>
    <w:rsid w:val="002B2656"/>
    <w:rsid w:val="002B4030"/>
    <w:rsid w:val="002B58DA"/>
    <w:rsid w:val="002B59F3"/>
    <w:rsid w:val="002B630F"/>
    <w:rsid w:val="002C3BD6"/>
    <w:rsid w:val="002C5D52"/>
    <w:rsid w:val="002C7097"/>
    <w:rsid w:val="002D1B1D"/>
    <w:rsid w:val="002E373E"/>
    <w:rsid w:val="002E3E8C"/>
    <w:rsid w:val="003035FD"/>
    <w:rsid w:val="00304EFD"/>
    <w:rsid w:val="00305B94"/>
    <w:rsid w:val="0030612E"/>
    <w:rsid w:val="0031000D"/>
    <w:rsid w:val="00312D1D"/>
    <w:rsid w:val="0031428D"/>
    <w:rsid w:val="00316ADD"/>
    <w:rsid w:val="003177AD"/>
    <w:rsid w:val="003367BC"/>
    <w:rsid w:val="00342C83"/>
    <w:rsid w:val="00343E71"/>
    <w:rsid w:val="003571B1"/>
    <w:rsid w:val="003749A7"/>
    <w:rsid w:val="003819B3"/>
    <w:rsid w:val="00387F70"/>
    <w:rsid w:val="00394B07"/>
    <w:rsid w:val="003A1B09"/>
    <w:rsid w:val="003A577C"/>
    <w:rsid w:val="003B41B3"/>
    <w:rsid w:val="003C4264"/>
    <w:rsid w:val="003C6F4C"/>
    <w:rsid w:val="003D0051"/>
    <w:rsid w:val="003D5DFD"/>
    <w:rsid w:val="003D65F7"/>
    <w:rsid w:val="003D7310"/>
    <w:rsid w:val="003E5198"/>
    <w:rsid w:val="003E7E7D"/>
    <w:rsid w:val="00400FA9"/>
    <w:rsid w:val="00403242"/>
    <w:rsid w:val="0040584A"/>
    <w:rsid w:val="00411779"/>
    <w:rsid w:val="00421A78"/>
    <w:rsid w:val="00440316"/>
    <w:rsid w:val="00443C8B"/>
    <w:rsid w:val="00445814"/>
    <w:rsid w:val="00451F90"/>
    <w:rsid w:val="00455E0F"/>
    <w:rsid w:val="00457C23"/>
    <w:rsid w:val="0047684A"/>
    <w:rsid w:val="00480B12"/>
    <w:rsid w:val="00481ABD"/>
    <w:rsid w:val="00494CF2"/>
    <w:rsid w:val="00495C8E"/>
    <w:rsid w:val="004A4B3F"/>
    <w:rsid w:val="004A7A53"/>
    <w:rsid w:val="004B0DF1"/>
    <w:rsid w:val="004C51C4"/>
    <w:rsid w:val="004D2A71"/>
    <w:rsid w:val="004E3422"/>
    <w:rsid w:val="005009C7"/>
    <w:rsid w:val="00502115"/>
    <w:rsid w:val="005051DC"/>
    <w:rsid w:val="00506EA0"/>
    <w:rsid w:val="00511CEF"/>
    <w:rsid w:val="00514124"/>
    <w:rsid w:val="00524321"/>
    <w:rsid w:val="005272F3"/>
    <w:rsid w:val="0053010A"/>
    <w:rsid w:val="00537AB9"/>
    <w:rsid w:val="005454A2"/>
    <w:rsid w:val="00546D49"/>
    <w:rsid w:val="00551002"/>
    <w:rsid w:val="0055355C"/>
    <w:rsid w:val="00565B84"/>
    <w:rsid w:val="0057748B"/>
    <w:rsid w:val="0058083F"/>
    <w:rsid w:val="0058373B"/>
    <w:rsid w:val="005847C2"/>
    <w:rsid w:val="00585B4B"/>
    <w:rsid w:val="00586F2B"/>
    <w:rsid w:val="00594436"/>
    <w:rsid w:val="005960CA"/>
    <w:rsid w:val="005A7172"/>
    <w:rsid w:val="005B01DC"/>
    <w:rsid w:val="005D1BFF"/>
    <w:rsid w:val="005D2FEF"/>
    <w:rsid w:val="005D7201"/>
    <w:rsid w:val="005E0B05"/>
    <w:rsid w:val="005E1AD4"/>
    <w:rsid w:val="005E2273"/>
    <w:rsid w:val="005E7FFC"/>
    <w:rsid w:val="005F0C31"/>
    <w:rsid w:val="005F3577"/>
    <w:rsid w:val="005F56AD"/>
    <w:rsid w:val="0060181A"/>
    <w:rsid w:val="00601C6E"/>
    <w:rsid w:val="00602D90"/>
    <w:rsid w:val="00620300"/>
    <w:rsid w:val="006207FB"/>
    <w:rsid w:val="00621FF4"/>
    <w:rsid w:val="00627567"/>
    <w:rsid w:val="00627706"/>
    <w:rsid w:val="00641DEF"/>
    <w:rsid w:val="00642970"/>
    <w:rsid w:val="006435DE"/>
    <w:rsid w:val="00644F77"/>
    <w:rsid w:val="00645D67"/>
    <w:rsid w:val="006508A8"/>
    <w:rsid w:val="00652600"/>
    <w:rsid w:val="00652FA4"/>
    <w:rsid w:val="00660035"/>
    <w:rsid w:val="00661044"/>
    <w:rsid w:val="0067448D"/>
    <w:rsid w:val="00681244"/>
    <w:rsid w:val="00682D94"/>
    <w:rsid w:val="00684C4F"/>
    <w:rsid w:val="00692325"/>
    <w:rsid w:val="00694438"/>
    <w:rsid w:val="006A1A32"/>
    <w:rsid w:val="006B3A5E"/>
    <w:rsid w:val="006B661B"/>
    <w:rsid w:val="006B6969"/>
    <w:rsid w:val="006C2774"/>
    <w:rsid w:val="006C40F2"/>
    <w:rsid w:val="006C5DD5"/>
    <w:rsid w:val="006D4012"/>
    <w:rsid w:val="006E23C6"/>
    <w:rsid w:val="006E63D9"/>
    <w:rsid w:val="006F044D"/>
    <w:rsid w:val="006F059C"/>
    <w:rsid w:val="00714723"/>
    <w:rsid w:val="007158C6"/>
    <w:rsid w:val="00725D12"/>
    <w:rsid w:val="00727778"/>
    <w:rsid w:val="00730CAC"/>
    <w:rsid w:val="00731BA3"/>
    <w:rsid w:val="0073324E"/>
    <w:rsid w:val="00733C2A"/>
    <w:rsid w:val="00735362"/>
    <w:rsid w:val="00736498"/>
    <w:rsid w:val="00743CDF"/>
    <w:rsid w:val="00743D6B"/>
    <w:rsid w:val="007551AB"/>
    <w:rsid w:val="007558ED"/>
    <w:rsid w:val="0076013F"/>
    <w:rsid w:val="00762CD4"/>
    <w:rsid w:val="0077414C"/>
    <w:rsid w:val="00775361"/>
    <w:rsid w:val="007834B6"/>
    <w:rsid w:val="00792E70"/>
    <w:rsid w:val="007945C2"/>
    <w:rsid w:val="007A0556"/>
    <w:rsid w:val="007A0B3D"/>
    <w:rsid w:val="007A2710"/>
    <w:rsid w:val="007A3FEE"/>
    <w:rsid w:val="007A472F"/>
    <w:rsid w:val="007A72BC"/>
    <w:rsid w:val="007B3C7D"/>
    <w:rsid w:val="007B566C"/>
    <w:rsid w:val="007C1545"/>
    <w:rsid w:val="007C5A70"/>
    <w:rsid w:val="007C5F8E"/>
    <w:rsid w:val="007C7F08"/>
    <w:rsid w:val="007D1C84"/>
    <w:rsid w:val="007D2F1D"/>
    <w:rsid w:val="007D430F"/>
    <w:rsid w:val="007D6653"/>
    <w:rsid w:val="007D665B"/>
    <w:rsid w:val="007E5262"/>
    <w:rsid w:val="007F251A"/>
    <w:rsid w:val="007F4345"/>
    <w:rsid w:val="007F48AE"/>
    <w:rsid w:val="00800F9B"/>
    <w:rsid w:val="0080574A"/>
    <w:rsid w:val="008059D9"/>
    <w:rsid w:val="0080775C"/>
    <w:rsid w:val="00820300"/>
    <w:rsid w:val="00823691"/>
    <w:rsid w:val="0082390C"/>
    <w:rsid w:val="00831A18"/>
    <w:rsid w:val="00835E88"/>
    <w:rsid w:val="00841A37"/>
    <w:rsid w:val="00853091"/>
    <w:rsid w:val="008701E0"/>
    <w:rsid w:val="00873BDD"/>
    <w:rsid w:val="0087434D"/>
    <w:rsid w:val="00884774"/>
    <w:rsid w:val="00884F1C"/>
    <w:rsid w:val="00884FAD"/>
    <w:rsid w:val="00891599"/>
    <w:rsid w:val="008950F0"/>
    <w:rsid w:val="00897092"/>
    <w:rsid w:val="008A11A6"/>
    <w:rsid w:val="008A35D5"/>
    <w:rsid w:val="008A440B"/>
    <w:rsid w:val="008A6C06"/>
    <w:rsid w:val="008C182C"/>
    <w:rsid w:val="008C35A8"/>
    <w:rsid w:val="008E7391"/>
    <w:rsid w:val="008E7FF1"/>
    <w:rsid w:val="00903DC2"/>
    <w:rsid w:val="00913D2B"/>
    <w:rsid w:val="00925A51"/>
    <w:rsid w:val="00927BDF"/>
    <w:rsid w:val="0093167B"/>
    <w:rsid w:val="009328F9"/>
    <w:rsid w:val="009434B7"/>
    <w:rsid w:val="009459DA"/>
    <w:rsid w:val="00946E5D"/>
    <w:rsid w:val="00947A5E"/>
    <w:rsid w:val="009523C3"/>
    <w:rsid w:val="00952C8E"/>
    <w:rsid w:val="009538BC"/>
    <w:rsid w:val="0095495B"/>
    <w:rsid w:val="0095599B"/>
    <w:rsid w:val="00964597"/>
    <w:rsid w:val="00967349"/>
    <w:rsid w:val="00971C62"/>
    <w:rsid w:val="009742F2"/>
    <w:rsid w:val="00975170"/>
    <w:rsid w:val="0097654F"/>
    <w:rsid w:val="00980C83"/>
    <w:rsid w:val="0098113C"/>
    <w:rsid w:val="00983733"/>
    <w:rsid w:val="009877F9"/>
    <w:rsid w:val="0098788D"/>
    <w:rsid w:val="00990320"/>
    <w:rsid w:val="009A087E"/>
    <w:rsid w:val="009A776C"/>
    <w:rsid w:val="009B599A"/>
    <w:rsid w:val="009B68BD"/>
    <w:rsid w:val="009B78C8"/>
    <w:rsid w:val="009C4638"/>
    <w:rsid w:val="009C61FC"/>
    <w:rsid w:val="009E3287"/>
    <w:rsid w:val="009E5AA0"/>
    <w:rsid w:val="009E7CD9"/>
    <w:rsid w:val="009F3A4D"/>
    <w:rsid w:val="009F3E90"/>
    <w:rsid w:val="009F4291"/>
    <w:rsid w:val="009F6FC6"/>
    <w:rsid w:val="00A00AE0"/>
    <w:rsid w:val="00A0399B"/>
    <w:rsid w:val="00A03B29"/>
    <w:rsid w:val="00A14A35"/>
    <w:rsid w:val="00A220E4"/>
    <w:rsid w:val="00A24118"/>
    <w:rsid w:val="00A3046D"/>
    <w:rsid w:val="00A30B40"/>
    <w:rsid w:val="00A343D1"/>
    <w:rsid w:val="00A3724E"/>
    <w:rsid w:val="00A40B1C"/>
    <w:rsid w:val="00A57792"/>
    <w:rsid w:val="00A641BF"/>
    <w:rsid w:val="00A756B1"/>
    <w:rsid w:val="00A756C6"/>
    <w:rsid w:val="00A76DAB"/>
    <w:rsid w:val="00A80E28"/>
    <w:rsid w:val="00A838A4"/>
    <w:rsid w:val="00A8653D"/>
    <w:rsid w:val="00A97EB5"/>
    <w:rsid w:val="00AA5129"/>
    <w:rsid w:val="00AB446B"/>
    <w:rsid w:val="00AB496D"/>
    <w:rsid w:val="00AB7141"/>
    <w:rsid w:val="00AB78D9"/>
    <w:rsid w:val="00AC120C"/>
    <w:rsid w:val="00AC132F"/>
    <w:rsid w:val="00AD006C"/>
    <w:rsid w:val="00AD52E7"/>
    <w:rsid w:val="00AE052A"/>
    <w:rsid w:val="00AE0935"/>
    <w:rsid w:val="00AE286C"/>
    <w:rsid w:val="00AE3C76"/>
    <w:rsid w:val="00AE5AB1"/>
    <w:rsid w:val="00AE62B3"/>
    <w:rsid w:val="00AF2110"/>
    <w:rsid w:val="00AF2CBB"/>
    <w:rsid w:val="00AF6CC6"/>
    <w:rsid w:val="00B016BF"/>
    <w:rsid w:val="00B0240B"/>
    <w:rsid w:val="00B02B9B"/>
    <w:rsid w:val="00B04453"/>
    <w:rsid w:val="00B1052E"/>
    <w:rsid w:val="00B276F0"/>
    <w:rsid w:val="00B302B1"/>
    <w:rsid w:val="00B322CB"/>
    <w:rsid w:val="00B41ADD"/>
    <w:rsid w:val="00B41DB1"/>
    <w:rsid w:val="00B4716D"/>
    <w:rsid w:val="00B5467C"/>
    <w:rsid w:val="00B6106C"/>
    <w:rsid w:val="00B61355"/>
    <w:rsid w:val="00B71CAE"/>
    <w:rsid w:val="00B74CB4"/>
    <w:rsid w:val="00B75CB8"/>
    <w:rsid w:val="00B87B53"/>
    <w:rsid w:val="00B94F96"/>
    <w:rsid w:val="00BB2D71"/>
    <w:rsid w:val="00BC0690"/>
    <w:rsid w:val="00BC547B"/>
    <w:rsid w:val="00C005FB"/>
    <w:rsid w:val="00C03D6F"/>
    <w:rsid w:val="00C25505"/>
    <w:rsid w:val="00C26B63"/>
    <w:rsid w:val="00C36434"/>
    <w:rsid w:val="00C366CF"/>
    <w:rsid w:val="00C42A73"/>
    <w:rsid w:val="00C60C8A"/>
    <w:rsid w:val="00C70B3F"/>
    <w:rsid w:val="00C734B8"/>
    <w:rsid w:val="00C75DA9"/>
    <w:rsid w:val="00C766EF"/>
    <w:rsid w:val="00C840B1"/>
    <w:rsid w:val="00C92C07"/>
    <w:rsid w:val="00C9414D"/>
    <w:rsid w:val="00CB480A"/>
    <w:rsid w:val="00CB6849"/>
    <w:rsid w:val="00CC2322"/>
    <w:rsid w:val="00CC2CC0"/>
    <w:rsid w:val="00CD1D39"/>
    <w:rsid w:val="00D04A2F"/>
    <w:rsid w:val="00D1659D"/>
    <w:rsid w:val="00D32A29"/>
    <w:rsid w:val="00D4308A"/>
    <w:rsid w:val="00D50675"/>
    <w:rsid w:val="00D531D1"/>
    <w:rsid w:val="00D60E2F"/>
    <w:rsid w:val="00D65EA4"/>
    <w:rsid w:val="00D75E83"/>
    <w:rsid w:val="00D83992"/>
    <w:rsid w:val="00D84A7D"/>
    <w:rsid w:val="00D90A69"/>
    <w:rsid w:val="00DA1B27"/>
    <w:rsid w:val="00DA4537"/>
    <w:rsid w:val="00DA5D26"/>
    <w:rsid w:val="00DB2C02"/>
    <w:rsid w:val="00DB38B2"/>
    <w:rsid w:val="00DC23C9"/>
    <w:rsid w:val="00DC2BDA"/>
    <w:rsid w:val="00DC574D"/>
    <w:rsid w:val="00DE62DF"/>
    <w:rsid w:val="00DF0E28"/>
    <w:rsid w:val="00DF396D"/>
    <w:rsid w:val="00DF772C"/>
    <w:rsid w:val="00E00EC3"/>
    <w:rsid w:val="00E0741F"/>
    <w:rsid w:val="00E10846"/>
    <w:rsid w:val="00E131F7"/>
    <w:rsid w:val="00E13FA6"/>
    <w:rsid w:val="00E21FDF"/>
    <w:rsid w:val="00E22112"/>
    <w:rsid w:val="00E235E3"/>
    <w:rsid w:val="00E2436E"/>
    <w:rsid w:val="00E334EC"/>
    <w:rsid w:val="00E34227"/>
    <w:rsid w:val="00E34A8B"/>
    <w:rsid w:val="00E400E1"/>
    <w:rsid w:val="00E45C80"/>
    <w:rsid w:val="00E46CAB"/>
    <w:rsid w:val="00E54C23"/>
    <w:rsid w:val="00E56657"/>
    <w:rsid w:val="00E6307E"/>
    <w:rsid w:val="00E65B66"/>
    <w:rsid w:val="00E7215A"/>
    <w:rsid w:val="00E8504D"/>
    <w:rsid w:val="00E90712"/>
    <w:rsid w:val="00EA2CAB"/>
    <w:rsid w:val="00EA4FDC"/>
    <w:rsid w:val="00EA7C8D"/>
    <w:rsid w:val="00EA7FB0"/>
    <w:rsid w:val="00EB0DDE"/>
    <w:rsid w:val="00EB36B0"/>
    <w:rsid w:val="00EC17A4"/>
    <w:rsid w:val="00EC5C83"/>
    <w:rsid w:val="00ED1379"/>
    <w:rsid w:val="00EE2894"/>
    <w:rsid w:val="00EE6A52"/>
    <w:rsid w:val="00EF216F"/>
    <w:rsid w:val="00EF65B7"/>
    <w:rsid w:val="00F055BD"/>
    <w:rsid w:val="00F15391"/>
    <w:rsid w:val="00F4191C"/>
    <w:rsid w:val="00F421EA"/>
    <w:rsid w:val="00F57562"/>
    <w:rsid w:val="00F74B50"/>
    <w:rsid w:val="00F83456"/>
    <w:rsid w:val="00F83C6B"/>
    <w:rsid w:val="00F87EC0"/>
    <w:rsid w:val="00FA0712"/>
    <w:rsid w:val="00FA63DD"/>
    <w:rsid w:val="00FB0F79"/>
    <w:rsid w:val="00FB5B1C"/>
    <w:rsid w:val="00FD6D68"/>
    <w:rsid w:val="00FE4E5E"/>
    <w:rsid w:val="00FF0052"/>
    <w:rsid w:val="00FF3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 w:type="paragraph" w:customStyle="1" w:styleId="reference">
    <w:name w:val="reference"/>
    <w:basedOn w:val="Normal"/>
    <w:link w:val="referenceChar"/>
    <w:qFormat/>
    <w:rsid w:val="00733C2A"/>
    <w:pPr>
      <w:spacing w:after="0"/>
      <w:ind w:left="720" w:hanging="720"/>
    </w:pPr>
  </w:style>
  <w:style w:type="character" w:customStyle="1" w:styleId="referenceChar">
    <w:name w:val="reference Char"/>
    <w:basedOn w:val="DefaultParagraphFont"/>
    <w:link w:val="reference"/>
    <w:rsid w:val="00733C2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6148">
      <w:bodyDiv w:val="1"/>
      <w:marLeft w:val="0"/>
      <w:marRight w:val="0"/>
      <w:marTop w:val="0"/>
      <w:marBottom w:val="0"/>
      <w:divBdr>
        <w:top w:val="none" w:sz="0" w:space="0" w:color="auto"/>
        <w:left w:val="none" w:sz="0" w:space="0" w:color="auto"/>
        <w:bottom w:val="none" w:sz="0" w:space="0" w:color="auto"/>
        <w:right w:val="none" w:sz="0" w:space="0" w:color="auto"/>
      </w:divBdr>
    </w:div>
    <w:div w:id="915672366">
      <w:bodyDiv w:val="1"/>
      <w:marLeft w:val="0"/>
      <w:marRight w:val="0"/>
      <w:marTop w:val="0"/>
      <w:marBottom w:val="0"/>
      <w:divBdr>
        <w:top w:val="none" w:sz="0" w:space="0" w:color="auto"/>
        <w:left w:val="none" w:sz="0" w:space="0" w:color="auto"/>
        <w:bottom w:val="none" w:sz="0" w:space="0" w:color="auto"/>
        <w:right w:val="none" w:sz="0" w:space="0" w:color="auto"/>
      </w:divBdr>
    </w:div>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193523952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nwfsc.noaa.gov/oceancondition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2DAC6-54C5-455E-8DE9-08B39C513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2</TotalTime>
  <Pages>47</Pages>
  <Words>15396</Words>
  <Characters>87762</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102953</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Brandon.Chasco</cp:lastModifiedBy>
  <cp:revision>9</cp:revision>
  <dcterms:created xsi:type="dcterms:W3CDTF">2020-04-15T01:10:00Z</dcterms:created>
  <dcterms:modified xsi:type="dcterms:W3CDTF">2020-04-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KEVSGOW"/&gt;&lt;style id="http://www.zotero.org/styles/estuaries-and-coasts" hasBibliography="1" bibliographyStyleHasBeenSet="1"/&gt;&lt;prefs&gt;&lt;pref name="fieldType" value="Field"/&gt;&lt;/prefs&gt;&lt;/data&gt;</vt:lpwstr>
  </property>
</Properties>
</file>